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8BC593" w14:textId="5564E3B1" w:rsidR="0099178D" w:rsidRDefault="00890E14" w:rsidP="00E44556">
      <w:pPr>
        <w:pStyle w:val="1"/>
      </w:pPr>
      <w:r>
        <w:rPr>
          <w:rFonts w:hint="eastAsia"/>
        </w:rPr>
        <w:t>組織雙元</w:t>
      </w:r>
      <w:r w:rsidR="009D7F11">
        <w:rPr>
          <w:rFonts w:hint="eastAsia"/>
        </w:rPr>
        <w:t>性</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 xml:space="preserve">What is </w:t>
      </w:r>
      <w:r w:rsidR="00AF5F17">
        <w:lastRenderedPageBreak/>
        <w:t>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2. Mutual learning in knowledge development</w:t>
      </w:r>
      <w:r w:rsidR="006F3F0C">
        <w:rPr>
          <w:rFonts w:hint="eastAsia"/>
        </w:rPr>
        <w:t>:</w:t>
      </w:r>
      <w:r>
        <w:t xml:space="preserve">The knowledge and beliefs of the organization are transmitted to individuals through various forms of guidance, </w:t>
      </w:r>
      <w:r>
        <w:lastRenderedPageBreak/>
        <w:t>indoctrination and demonstration.</w:t>
      </w:r>
    </w:p>
    <w:p w14:paraId="1C060504" w14:textId="42F55B6E" w:rsidR="001444AE" w:rsidRDefault="001444AE" w:rsidP="000C3712">
      <w:r>
        <w:rPr>
          <w:rFonts w:hint="eastAsia"/>
        </w:rPr>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4. Small Models and Ancient Wisdom</w:t>
      </w:r>
      <w:r w:rsidR="00FA12A5">
        <w:rPr>
          <w:rFonts w:hint="eastAsia"/>
        </w:rPr>
        <w:t xml:space="preserve">  </w:t>
      </w:r>
      <w:r>
        <w:t>Learning,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lastRenderedPageBreak/>
        <w:t>每一項都涉及適應，以及探索與利用之間的微妙權衡。</w:t>
      </w:r>
      <w:r>
        <w:t>Each involves 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These features of the adaptation environment lead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平衡維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rFonts w:hint="eastAsia"/>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r w:rsidR="00D52464">
        <w:rPr>
          <w:rFonts w:hint="eastAsia"/>
          <w:color w:val="0E2841" w:themeColor="text2"/>
          <w:highlight w:val="yellow"/>
        </w:rPr>
        <w:t>欸</w:t>
      </w:r>
      <w:r w:rsidRPr="000E5AA7">
        <w:rPr>
          <w:color w:val="0E2841" w:themeColor="text2"/>
          <w:highlight w:val="yellow"/>
        </w:rPr>
        <w:t>的平衡維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r w:rsidRPr="00874109">
        <w:t>mbidexterity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w:t>
      </w:r>
      <w:r>
        <w:lastRenderedPageBreak/>
        <w:t>BD is more beneficial to resource-constrained firms, whereas CD is more 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是指既能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個概念引入管理學文獻時，他認為它們應該被視為一個</w:t>
      </w:r>
      <w:r w:rsidRPr="008F4A67">
        <w:rPr>
          <w:rFonts w:hint="eastAsia"/>
          <w:color w:val="EE0000"/>
        </w:rPr>
        <w:t>連續統一體的兩端</w:t>
      </w:r>
      <w:r w:rsidRPr="00EB1114">
        <w:rPr>
          <w:rFonts w:hint="eastAsia"/>
        </w:rPr>
        <w:t>。</w:t>
      </w:r>
      <w:r>
        <w:t>When March (1991) first introduced the twin concepts</w:t>
      </w:r>
      <w:r>
        <w:rPr>
          <w:rFonts w:hint="eastAsia"/>
        </w:rPr>
        <w:t xml:space="preserve"> </w:t>
      </w:r>
      <w:r>
        <w:t xml:space="preserve"> of exploration and exploitation to the management lit erature, he argued that they should be viewed as two ends of a single continuum. In March's characterization,exploration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Rosenkopf 2006</w:t>
      </w:r>
      <w:r w:rsidRPr="0015730F">
        <w:rPr>
          <w:rFonts w:hint="eastAsia"/>
        </w:rPr>
        <w:t>、</w:t>
      </w:r>
      <w:r w:rsidRPr="0015730F">
        <w:rPr>
          <w:rFonts w:hint="eastAsia"/>
        </w:rPr>
        <w:t xml:space="preserve">Lubatkin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In this view, ambidexterty has been emphasized to pertain to the capacity of a firm to pursue high levels of exploration and exploitation concurrently (e.g., Beckman 2006, Jansen et al. 2006, Lavie and Rosenkopf 2006, Lubatkin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w:t>
      </w:r>
      <w:r w:rsidRPr="00B14BEF">
        <w:rPr>
          <w:rFonts w:hint="eastAsia"/>
        </w:rPr>
        <w:lastRenderedPageBreak/>
        <w:t>不同解讀，使得管理者在多大程度上應該關注在探索和利用之間取得平衡，或試圖同時最大化兩者變得模糊不清。</w:t>
      </w:r>
      <w:r>
        <w:t>In particular, the varying interpretations of</w:t>
      </w:r>
      <w:r>
        <w:rPr>
          <w:rFonts w:hint="eastAsia"/>
        </w:rPr>
        <w:t xml:space="preserve"> </w:t>
      </w:r>
      <w:r>
        <w:t xml:space="preserve"> ambidexterity leave it unclear to what extent managers should be concerned with achieving a balance between exploration and exploitation or attempt to maximize both simultaneously.</w:t>
      </w:r>
    </w:p>
    <w:p w14:paraId="58D17A70" w14:textId="77777777" w:rsidR="00EE60A5" w:rsidRDefault="00EE60A5" w:rsidP="00EE60A5">
      <w:pPr>
        <w:rPr>
          <w:rFonts w:hint="eastAsia"/>
        </w:rPr>
      </w:pPr>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二元性維度（</w:t>
      </w:r>
      <w:r w:rsidRPr="003A0F7F">
        <w:rPr>
          <w:rFonts w:hint="eastAsia"/>
          <w:color w:val="EE0000"/>
        </w:rPr>
        <w:t>BD</w:t>
      </w:r>
      <w:r w:rsidRPr="003A0F7F">
        <w:rPr>
          <w:rFonts w:hint="eastAsia"/>
          <w:color w:val="EE0000"/>
        </w:rPr>
        <w:t>）和二元性維度（</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More specifically, we argue that whereas BD reduces the performance damaging effects of overengagement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 xml:space="preserve">our findings indicate that when firms have access to sufficient </w:t>
      </w:r>
      <w:r w:rsidRPr="00C50DBA">
        <w:rPr>
          <w:b/>
          <w:bCs/>
          <w:color w:val="EE0000"/>
        </w:rPr>
        <w:lastRenderedPageBreak/>
        <w:t>resources</w:t>
      </w:r>
      <w:r>
        <w:t xml:space="preserve">, trade-offs between exploration and exploitation may </w:t>
      </w:r>
      <w:r w:rsidRPr="00AC0DCD">
        <w:rPr>
          <w:color w:val="EE0000"/>
        </w:rPr>
        <w:t>not be binding 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r w:rsidRPr="00CC6D95">
        <w:rPr>
          <w:rFonts w:hint="eastAsia"/>
          <w:color w:val="EE0000"/>
        </w:rPr>
        <w:t>Lubat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r w:rsidRPr="00CC6D95">
        <w:rPr>
          <w:rFonts w:hint="eastAsia"/>
          <w:color w:val="EE0000"/>
        </w:rPr>
        <w:t>）</w:t>
      </w:r>
      <w:r w:rsidRPr="009A0EB6">
        <w:t xml:space="preserve">Owing to the linked nature of the </w:t>
      </w:r>
      <w:r w:rsidRPr="006415A6">
        <w:t>exploration and exploitation constructs, researchers have started using ambidexterity as an integral concept to denote a firm's dual orientation with respect to exploration and exploitation (e.g., Gibson and Birkinshaw 2004, He and Wong 2004, Lubatkin et al. 2006, O'Reilly and Tushman 2004, Tushman and</w:t>
      </w:r>
    </w:p>
    <w:p w14:paraId="2A40DDE5" w14:textId="77777777" w:rsidR="00EE60A5" w:rsidRDefault="00EE60A5" w:rsidP="00EE60A5">
      <w:r w:rsidRPr="006415A6">
        <w:t xml:space="preserve"> O'Reilly 1996). In line with this haracterization,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0"/>
      <w:r>
        <w:rPr>
          <w:rFonts w:hint="eastAsia"/>
        </w:rPr>
        <w:t>1996</w:t>
      </w:r>
      <w:commentRangeEnd w:id="0"/>
      <w:r>
        <w:rPr>
          <w:rStyle w:val="ae"/>
          <w:rFonts w:ascii="Times New Roman" w:eastAsia="標楷體" w:hAnsi="Times New Roman"/>
        </w:rPr>
        <w:commentReference w:id="0"/>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For instance, Tushman and O'Reilly (1996, p.8) define anmbidextrous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1"/>
      <w:r>
        <w:rPr>
          <w:rFonts w:hint="eastAsia"/>
        </w:rPr>
        <w:t>1996</w:t>
      </w:r>
      <w:commentRangeEnd w:id="1"/>
      <w:r>
        <w:rPr>
          <w:rStyle w:val="ae"/>
          <w:rFonts w:ascii="Times New Roman" w:eastAsia="標楷體" w:hAnsi="Times New Roman"/>
        </w:rPr>
        <w:commentReference w:id="1"/>
      </w:r>
      <w:r w:rsidR="00EE60A5">
        <w:rPr>
          <w:rFonts w:hint="eastAsia"/>
        </w:rPr>
        <w:t>的原文在這：</w:t>
      </w:r>
      <w:r w:rsidR="00EE60A5" w:rsidRPr="009560E1">
        <w:rPr>
          <w:rFonts w:hint="eastAsia"/>
        </w:rPr>
        <w:t>為了長期保持成功，管理者和組織必須靈活變通—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2"/>
      <w:r>
        <w:rPr>
          <w:rFonts w:hint="eastAsia"/>
        </w:rPr>
        <w:t>1996</w:t>
      </w:r>
      <w:commentRangeEnd w:id="2"/>
      <w:r>
        <w:rPr>
          <w:rStyle w:val="ae"/>
          <w:rFonts w:ascii="Times New Roman" w:eastAsia="標楷體" w:hAnsi="Times New Roman"/>
        </w:rPr>
        <w:commentReference w:id="2"/>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3"/>
      <w:r>
        <w:rPr>
          <w:rFonts w:hint="eastAsia"/>
        </w:rPr>
        <w:t>1996</w:t>
      </w:r>
      <w:commentRangeEnd w:id="3"/>
      <w:r>
        <w:rPr>
          <w:rStyle w:val="ae"/>
          <w:rFonts w:ascii="Times New Roman" w:eastAsia="標楷體" w:hAnsi="Times New Roman"/>
        </w:rPr>
        <w:commentReference w:id="3"/>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w:t>
      </w:r>
      <w:r w:rsidR="00EE60A5" w:rsidRPr="00307A6D">
        <w:rPr>
          <w:rFonts w:hint="eastAsia"/>
        </w:rPr>
        <w:lastRenderedPageBreak/>
        <w:t>提升到更高的業績水平。錯過這個時機，你就會開始走下坡路</w:t>
      </w:r>
      <w:r w:rsidR="00EE60A5">
        <w:t>“There is at least 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Pr>
        <w:rPr>
          <w:rFonts w:hint="eastAsia"/>
        </w:rPr>
      </w:pPr>
    </w:p>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r w:rsidRPr="00BA7267">
        <w:rPr>
          <w:rFonts w:hint="eastAsia"/>
          <w:highlight w:val="yellow"/>
        </w:rPr>
        <w:t xml:space="preserve">Lubatkin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r w:rsidRPr="00BA7267">
        <w:rPr>
          <w:rFonts w:hint="eastAsia"/>
          <w:highlight w:val="yellow"/>
        </w:rPr>
        <w:t>L</w:t>
      </w:r>
      <w:r w:rsidRPr="00BA7267">
        <w:rPr>
          <w:highlight w:val="yellow"/>
        </w:rPr>
        <w:t>ubatkin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絕對差值</w:t>
      </w:r>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Lubatkin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r>
        <w:rPr>
          <w:rFonts w:hint="eastAsia"/>
        </w:rPr>
        <w:t>【過度利用、開發</w:t>
      </w:r>
      <w:r w:rsidRPr="00596AD5">
        <w:t>exploitation</w:t>
      </w:r>
      <w:r>
        <w:rPr>
          <w:rFonts w:hint="eastAsia"/>
        </w:rPr>
        <w:t>的風險</w:t>
      </w:r>
      <w:r>
        <w:rPr>
          <w:rFonts w:hint="eastAsia"/>
        </w:rPr>
        <w:t>:</w:t>
      </w:r>
      <w:r>
        <w:rPr>
          <w:rFonts w:hint="eastAsia"/>
        </w:rPr>
        <w:t>技術過時、過於僵化】</w:t>
      </w:r>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r>
        <w:rPr>
          <w:rFonts w:hint="eastAsia"/>
        </w:rPr>
        <w:t>【過度探索</w:t>
      </w:r>
      <w:r w:rsidRPr="002362AD">
        <w:t>exploration</w:t>
      </w:r>
      <w:r>
        <w:rPr>
          <w:rFonts w:hint="eastAsia"/>
        </w:rPr>
        <w:t>的風險</w:t>
      </w:r>
      <w:r>
        <w:rPr>
          <w:rFonts w:hint="eastAsia"/>
        </w:rPr>
        <w:t>:</w:t>
      </w:r>
      <w:r>
        <w:rPr>
          <w:rFonts w:hint="eastAsia"/>
        </w:rPr>
        <w:t>忽略現在的收益】</w:t>
      </w:r>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依賴與僵固（</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Pr>
        <w:rPr>
          <w:rFonts w:hint="eastAsia"/>
        </w:rPr>
      </w:pPr>
    </w:p>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pPr>
        <w:rPr>
          <w:rFonts w:hint="eastAsia"/>
        </w:rPr>
      </w:pPr>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Pr>
        <w:rPr>
          <w:rFonts w:hint="eastAsia"/>
        </w:rPr>
      </w:pPr>
    </w:p>
    <w:p w14:paraId="69382992" w14:textId="77777777" w:rsidR="006A60D4" w:rsidRDefault="006A60D4" w:rsidP="005A3396"/>
    <w:p w14:paraId="6FB0CE6F" w14:textId="26BC88AF" w:rsidR="00BD4C3D" w:rsidRDefault="00BD4C3D" w:rsidP="00BD4C3D">
      <w:pPr>
        <w:pStyle w:val="2"/>
      </w:pPr>
      <w:r w:rsidRPr="00BD4C3D">
        <w:t>Exploration vs. Exploitation: An Empirical Test of the Ambidexterity Hypoth</w:t>
      </w:r>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pPr>
        <w:rPr>
          <w:rFonts w:hint="eastAsia"/>
        </w:rPr>
      </w:pPr>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r w:rsidR="00F40EB2" w:rsidRPr="00F40EB2">
        <w:t>Cheng &amp; Van de Ven, 1996</w:t>
      </w:r>
      <w:r w:rsidR="00F40EB2" w:rsidRPr="00F40EB2">
        <w:t>；</w:t>
      </w:r>
      <w:r w:rsidR="00F40EB2" w:rsidRPr="00F40EB2">
        <w:t>March, 1991</w:t>
      </w:r>
      <w:r w:rsidR="00F40EB2" w:rsidRPr="00F40EB2">
        <w:t>）</w:t>
      </w:r>
      <w:r w:rsidR="00246E4E" w:rsidRPr="00246E4E">
        <w:t>Exploration implies firm behaviors characterized by search, discovery, experimentation, risk taking and innovation, while exploitation implies firm behaviors characterized by refinement,implementation,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while exploitative firms are likely to generate more stable performance.</w:t>
      </w:r>
      <w:r w:rsidR="00400154" w:rsidRPr="00400154">
        <w:t xml:space="preserv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4"/>
      <w:r w:rsidR="004570CF" w:rsidRPr="00557FE9">
        <w:rPr>
          <w:highlight w:val="yellow"/>
        </w:rPr>
        <w:t>Hannan &amp; Freeman, 1984</w:t>
      </w:r>
      <w:commentRangeEnd w:id="4"/>
      <w:r w:rsidR="004570CF" w:rsidRPr="00557FE9">
        <w:rPr>
          <w:rStyle w:val="ae"/>
          <w:rFonts w:ascii="Times New Roman" w:eastAsia="標楷體" w:hAnsi="Times New Roman"/>
          <w:highlight w:val="yellow"/>
        </w:rPr>
        <w:commentReference w:id="4"/>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5"/>
      <w:r w:rsidR="003C20FB" w:rsidRPr="003C20FB">
        <w:t>March, 1991</w:t>
      </w:r>
      <w:commentRangeEnd w:id="5"/>
      <w:r w:rsidR="000558E2">
        <w:rPr>
          <w:rStyle w:val="ae"/>
          <w:rFonts w:ascii="Times New Roman" w:eastAsia="標楷體" w:hAnsi="Times New Roman"/>
        </w:rPr>
        <w:commentReference w:id="5"/>
      </w:r>
      <w:r w:rsidR="003C20FB" w:rsidRPr="003C20FB">
        <w:t>）。</w:t>
      </w:r>
    </w:p>
    <w:p w14:paraId="267CA282" w14:textId="77777777" w:rsidR="00BB160D" w:rsidRDefault="00BB160D" w:rsidP="00400154">
      <w:pPr>
        <w:rPr>
          <w:rFonts w:hint="eastAsia"/>
        </w:rPr>
      </w:pPr>
    </w:p>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pPr>
        <w:rPr>
          <w:rFonts w:hint="eastAsia"/>
        </w:rPr>
      </w:pPr>
      <w:bookmarkStart w:id="6"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6"/>
    <w:p w14:paraId="306DEC6D" w14:textId="77777777" w:rsidR="000558E2" w:rsidRDefault="000558E2" w:rsidP="00400154"/>
    <w:p w14:paraId="6E7857CE" w14:textId="11EF590D" w:rsidR="00413C9B" w:rsidRDefault="00413C9B" w:rsidP="00400154">
      <w:bookmarkStart w:id="7"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兩者間的張力來自於資源競爭，因此企業需進行權衡管理。</w:t>
      </w:r>
      <w:r w:rsidR="00A27626" w:rsidRPr="00A27626">
        <w:t>兩者之間也可能產生綜效效果，若能有效進行平衡或整合，將有助於提升企業整體績效。</w:t>
      </w:r>
      <w:r w:rsidR="009037D3" w:rsidRPr="009037D3">
        <w:t>In sum, exploration and exploitation are fundamentally different logics that create tensions.They compete for firms’ scarce resources, resulting in the need for firms to manage the trade-offs between the two.However,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度間更精確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pPr>
        <w:rPr>
          <w:rFonts w:hint="eastAsia"/>
        </w:rPr>
      </w:pPr>
      <w:r w:rsidRPr="00A84139">
        <w:t>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limits.We also find that very low levels of both exploration and exploitation may not contribute to superior firm performance, and such firms therefore should not be regarded as ambidextrous.These findings indicate the complexity and delicacy of managing the balance between exploration and exploitation.</w:t>
      </w:r>
      <w:r w:rsidR="00A9265E" w:rsidRPr="00A9265E">
        <w:t>。</w:t>
      </w:r>
    </w:p>
    <w:bookmarkEnd w:id="7"/>
    <w:p w14:paraId="49B3C458" w14:textId="77777777" w:rsidR="00CF0519" w:rsidRDefault="00CF0519" w:rsidP="00400154"/>
    <w:p w14:paraId="7D07AFAC" w14:textId="77777777" w:rsidR="00452E58" w:rsidRDefault="00452E58" w:rsidP="00400154"/>
    <w:p w14:paraId="21414DAC" w14:textId="77777777" w:rsidR="00452E58" w:rsidRDefault="00452E58" w:rsidP="00400154">
      <w:pPr>
        <w:rPr>
          <w:rFonts w:hint="eastAsia"/>
        </w:rPr>
      </w:pPr>
    </w:p>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pPr>
        <w:rPr>
          <w:rFonts w:hint="eastAsia"/>
        </w:rPr>
      </w:pPr>
      <w:r>
        <w:rPr>
          <w:rFonts w:hint="eastAsia"/>
        </w:rPr>
        <w:t>【</w:t>
      </w:r>
      <w:bookmarkStart w:id="8" w:name="_Hlk199352472"/>
      <w:r w:rsidRPr="009D0009">
        <w:t>1996, Tushman and O’Reilly</w:t>
      </w:r>
      <w:r>
        <w:rPr>
          <w:rFonts w:hint="eastAsia"/>
        </w:rPr>
        <w:t>對雙元性的定義</w:t>
      </w:r>
      <w:bookmarkEnd w:id="8"/>
      <w:r>
        <w:rPr>
          <w:rFonts w:hint="eastAsia"/>
        </w:rPr>
        <w:t>】</w:t>
      </w:r>
    </w:p>
    <w:p w14:paraId="34D1DBB0" w14:textId="260D9459" w:rsidR="00D52464" w:rsidRDefault="001A56C0" w:rsidP="00ED2CD0">
      <w:r>
        <w:t xml:space="preserve">In 1996, Tushman and O’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9" w:name="_Hlk199352485"/>
      <w:commentRangeStart w:id="10"/>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10"/>
      <w:r w:rsidR="00224D1F">
        <w:rPr>
          <w:rStyle w:val="ae"/>
          <w:rFonts w:ascii="Times New Roman" w:eastAsia="標楷體" w:hAnsi="Times New Roman"/>
        </w:rPr>
        <w:commentReference w:id="10"/>
      </w:r>
      <w:bookmarkEnd w:id="9"/>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11" w:name="_Hlk199352553"/>
      <w:r w:rsidR="008505D2" w:rsidRPr="008505D2">
        <w:rPr>
          <w:rFonts w:hint="eastAsia"/>
        </w:rPr>
        <w:t>組織面臨的基本問題是，充分利用現有資產和能力以確保其當前的生存能力</w:t>
      </w:r>
      <w:bookmarkEnd w:id="11"/>
      <w:r w:rsidR="008505D2" w:rsidRPr="008505D2">
        <w:rPr>
          <w:rFonts w:hint="eastAsia"/>
        </w:rPr>
        <w:t>，</w:t>
      </w:r>
      <w:bookmarkStart w:id="12" w:name="_Hlk199352583"/>
      <w:r w:rsidR="008505D2" w:rsidRPr="008505D2">
        <w:rPr>
          <w:rFonts w:hint="eastAsia"/>
        </w:rPr>
        <w:t>同時投入足夠的精力進行探索，以確保其未來的生存能力</w:t>
      </w:r>
      <w:bookmarkEnd w:id="12"/>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13" w:name="_Hlk199352575"/>
      <w:r w:rsidR="008505D2" w:rsidRPr="00B349DA">
        <w:rPr>
          <w:rFonts w:hint="eastAsia"/>
          <w:b/>
          <w:bCs/>
          <w:color w:val="EE0000"/>
        </w:rPr>
        <w:t>探索代表未來</w:t>
      </w:r>
      <w:bookmarkEnd w:id="13"/>
      <w:r w:rsidR="008505D2">
        <w:rPr>
          <w:rFonts w:hint="eastAsia"/>
        </w:rPr>
        <w:t>)</w:t>
      </w:r>
      <w:r w:rsidR="009B78CD" w:rsidRPr="009B78CD">
        <w:t xml:space="preserve"> </w:t>
      </w:r>
      <w:r w:rsidR="009B78CD" w:rsidRPr="009B78CD">
        <w:t>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pPr>
        <w:rPr>
          <w:rFonts w:hint="eastAsia"/>
        </w:rPr>
      </w:pPr>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11" w:history="1">
        <w:r w:rsidR="00B12080" w:rsidRPr="00B12080">
          <w:rPr>
            <w:rStyle w:val="afd"/>
          </w:rPr>
          <w:t>The performance consequences of ambidexterity in strategic alliance formations: Empirical investigation and computational theorizing</w:t>
        </w:r>
      </w:hyperlink>
      <w:r w:rsidR="002316BD">
        <w:rPr>
          <w:rFonts w:hint="eastAsia"/>
        </w:rPr>
        <w:t>】</w:t>
      </w:r>
    </w:p>
    <w:p w14:paraId="27F59A33" w14:textId="77777777" w:rsidR="007B4A29" w:rsidRDefault="007B4A29" w:rsidP="00104CA3">
      <w:pPr>
        <w:rPr>
          <w:rFonts w:hint="eastAsia"/>
        </w:rPr>
      </w:pPr>
    </w:p>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r w:rsidR="00D9300B">
        <w:rPr>
          <w:rFonts w:hint="eastAsia"/>
        </w:rPr>
        <w:t>【</w:t>
      </w:r>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盪和複雜性的環境，企業必須在速度和搜尋之間取得平衡</w:t>
      </w:r>
      <w:r w:rsidR="00DB516C" w:rsidRPr="00DB516C">
        <w:t>One set pinpoints formal designs that cope well with threedifferent environments: turbulent settings, in which ﬁrms must improve their performance speedily; complex environments,in which ﬁrms must search broadly; and settings with both turbulence and complexity, in which ﬁrms must balance speedand search.</w:t>
      </w:r>
      <w:r w:rsidR="007B4A29">
        <w:rPr>
          <w:rFonts w:hint="eastAsia"/>
        </w:rPr>
        <w:t>】</w:t>
      </w:r>
    </w:p>
    <w:p w14:paraId="67BA5F0E" w14:textId="77777777" w:rsidR="008C204E" w:rsidRDefault="008C204E" w:rsidP="00104CA3"/>
    <w:p w14:paraId="43A6C6DF" w14:textId="77777777" w:rsidR="00745A93" w:rsidRDefault="00745A93" w:rsidP="00745A93">
      <w:pPr>
        <w:rPr>
          <w:rFonts w:hint="eastAsia"/>
        </w:rPr>
      </w:pPr>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個，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pPr>
        <w:rPr>
          <w:rFonts w:hint="eastAsia"/>
        </w:rPr>
      </w:pPr>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Pr>
        <w:rPr>
          <w:rFonts w:hint="eastAsia"/>
        </w:rPr>
      </w:pPr>
    </w:p>
    <w:p w14:paraId="0AA703FE" w14:textId="77777777" w:rsidR="00586E64" w:rsidRPr="000F51A1" w:rsidRDefault="00586E64" w:rsidP="00104CA3">
      <w:pPr>
        <w:rPr>
          <w:rFonts w:hint="eastAsia"/>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meta analysis by Tarba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r w:rsidRPr="001C59A6">
        <w:t>循序式雙元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一。</w:t>
      </w:r>
      <w:r w:rsidR="00FC3C36" w:rsidRPr="00FC3C36">
        <w:t>有關循序式雙元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結構式雙元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r w:rsidR="002D6189" w:rsidRPr="00D91405">
        <w:rPr>
          <w:color w:val="EE0000"/>
        </w:rPr>
        <w:t>）</w:t>
      </w:r>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r w:rsidR="00D36B24" w:rsidRPr="00D36B24">
        <w:t>Organizational Ambidexterity in Action: How Managers Explore and Exploit</w:t>
      </w:r>
      <w:r w:rsidR="00D36B24">
        <w:rPr>
          <w:rFonts w:hint="eastAsia"/>
        </w:rPr>
        <w:t>2011</w:t>
      </w:r>
      <w:r w:rsidR="00D33BB9">
        <w:rPr>
          <w:rFonts w:hint="eastAsia"/>
        </w:rPr>
        <w:t>，摘錄如下</w:t>
      </w:r>
      <w:r>
        <w:rPr>
          <w:rFonts w:hint="eastAsia"/>
        </w:rPr>
        <w:t>】</w:t>
      </w:r>
      <w:r w:rsidRPr="00A3353A">
        <w:t>這一觀點來看，</w:t>
      </w:r>
      <w:bookmarkStart w:id="14"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14"/>
    <w:p w14:paraId="78D27FFE" w14:textId="77777777" w:rsidR="000B43E6" w:rsidRDefault="000B43E6" w:rsidP="00104CA3"/>
    <w:p w14:paraId="174E1E7C" w14:textId="583733BF" w:rsidR="000B43E6" w:rsidRDefault="000B43E6" w:rsidP="00104CA3">
      <w:r>
        <w:rPr>
          <w:rFonts w:hint="eastAsia"/>
        </w:rPr>
        <w:t>【作者對結構是雙元性的結論】</w:t>
      </w:r>
      <w:r w:rsidRPr="000B43E6">
        <w:t>結構式雙元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r w:rsidRPr="00D34FE7">
        <w:t>情境式雙元性（</w:t>
      </w:r>
      <w:r w:rsidRPr="00D34FE7">
        <w:t>Contextual Ambidexterity</w:t>
      </w:r>
      <w:r w:rsidRPr="00D34FE7">
        <w:t>）</w:t>
      </w:r>
    </w:p>
    <w:p w14:paraId="24EE43E7" w14:textId="68EFC477" w:rsidR="00D34FE7" w:rsidRDefault="00776C4B" w:rsidP="00D34FE7">
      <w:pPr>
        <w:rPr>
          <w:rFonts w:hint="eastAsia"/>
        </w:rPr>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r w:rsidR="003E30F0" w:rsidRPr="003E30F0">
        <w:t>p.214</w:t>
      </w:r>
      <w:r w:rsidR="003E30F0" w:rsidRPr="003E30F0">
        <w:t>）</w:t>
      </w:r>
    </w:p>
    <w:p w14:paraId="41B935C9" w14:textId="313301E3" w:rsidR="00B8259E" w:rsidRDefault="00A817AE" w:rsidP="00104CA3">
      <w:r>
        <w:rPr>
          <w:rFonts w:hint="eastAsia"/>
        </w:rPr>
        <w:t>【例子之一】</w:t>
      </w:r>
      <w:r w:rsidRPr="00A817AE">
        <w:t>情境式雙元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r w:rsidRPr="00AF3B55">
        <w:t>情境式雙元性似乎能有效於穩定環境中協調探索與利用，但當企業面臨破壞式或不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pPr>
        <w:rPr>
          <w:rFonts w:hint="eastAsia"/>
        </w:rPr>
      </w:pPr>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r>
        <w:rPr>
          <w:rFonts w:hint="eastAsia"/>
        </w:rPr>
        <w:lastRenderedPageBreak/>
        <w:t>可供性實現</w:t>
      </w:r>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可供性本身（目標導向行動的可能性）、可供性的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層級層級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個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可供性，我們稱之為可供性束</w:t>
      </w:r>
      <w:r w:rsidR="00F2783D">
        <w:rPr>
          <w:rFonts w:hint="eastAsia"/>
        </w:rPr>
        <w:t>(</w:t>
      </w:r>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r>
        <w:lastRenderedPageBreak/>
        <w:t>( Strong et al., 2014 ).</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r w:rsidRPr="001A6B31">
        <w:rPr>
          <w:rFonts w:hint="eastAsia"/>
          <w:color w:val="EE0000"/>
        </w:rPr>
        <w:t>可供性源自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可供性視為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可供性與其實現。</w:t>
      </w:r>
      <w:r>
        <w:t>Principle 2: Distinguish affordances from their implementation.</w:t>
      </w:r>
    </w:p>
    <w:p w14:paraId="1A4B84B7" w14:textId="1075AC2A" w:rsidR="00D53B6B" w:rsidRDefault="00D53B6B" w:rsidP="00D53B6B">
      <w:r>
        <w:rPr>
          <w:rFonts w:hint="eastAsia"/>
        </w:rPr>
        <w:t>可供性是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r w:rsidRPr="00D258CD">
        <w:rPr>
          <w:rFonts w:hint="eastAsia"/>
          <w:color w:val="EE0000"/>
        </w:rPr>
        <w:t>可供性是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r>
        <w:rPr>
          <w:rFonts w:hint="eastAsia"/>
        </w:rPr>
        <w:t>可供性</w:t>
      </w:r>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可供性</w:t>
      </w:r>
      <w:r w:rsidRPr="00D836E3">
        <w:rPr>
          <w:rFonts w:hint="eastAsia"/>
          <w:color w:val="156082" w:themeColor="accent1"/>
        </w:rPr>
        <w:t>實現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可供性理論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可供性選擇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是</w:t>
      </w:r>
      <w:r w:rsidRPr="001055C5">
        <w:rPr>
          <w:rFonts w:hint="eastAsia"/>
          <w:color w:val="EE0000"/>
        </w:rPr>
        <w:t>由咬、咀嚼和吞嚥</w:t>
      </w:r>
      <w:r>
        <w:rPr>
          <w:rFonts w:hint="eastAsia"/>
        </w:rPr>
        <w:t>等</w:t>
      </w:r>
      <w:r w:rsidRPr="001055C5">
        <w:rPr>
          <w:rFonts w:hint="eastAsia"/>
          <w:color w:val="EE0000"/>
        </w:rPr>
        <w:t>較低層次的可供性構成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r w:rsidR="00573B82" w:rsidRPr="00B25A34">
        <w:rPr>
          <w:rFonts w:hint="eastAsia"/>
          <w:highlight w:val="yellow"/>
        </w:rPr>
        <w:t>可供性可以分解為較低層次的可供性一樣，可供性也可以聚合為較高層次、通常更抽象的可供性</w:t>
      </w:r>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可供性及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可供性中的功能可供性之外，還有許多其他功能可供性，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r w:rsidR="008920AE" w:rsidRPr="00D36B97">
        <w:rPr>
          <w:rFonts w:hint="eastAsia"/>
          <w:color w:val="EE0000"/>
        </w:rPr>
        <w:t>可供性並非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可供性（例如監控）依賴於更基本的功能可供性（例如資料輸入）的成功實現，從而產生一個功能可供性依賴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可供性可能支援其他功能可供性，也可能幹擾其他功能可供性，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可供性實現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r w:rsidRPr="008A5D8F">
        <w:rPr>
          <w:rFonts w:hint="eastAsia"/>
          <w:color w:val="EE0000"/>
        </w:rPr>
        <w:t>可供性並非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可供性如何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可供性是由一個行為體獨立於其他行為體而實現的</w:t>
      </w:r>
      <w:r>
        <w:rPr>
          <w:rFonts w:hint="eastAsia"/>
        </w:rPr>
        <w:t>；共享功能可供性是由</w:t>
      </w:r>
      <w:r w:rsidRPr="00675CE3">
        <w:rPr>
          <w:rFonts w:hint="eastAsia"/>
          <w:color w:val="EE0000"/>
        </w:rPr>
        <w:t>許多人以相似的方式實現的</w:t>
      </w:r>
      <w:r>
        <w:rPr>
          <w:rFonts w:hint="eastAsia"/>
        </w:rPr>
        <w:t>；而</w:t>
      </w:r>
      <w:r w:rsidRPr="00675CE3">
        <w:rPr>
          <w:rFonts w:hint="eastAsia"/>
          <w:color w:val="EE0000"/>
          <w:highlight w:val="yellow"/>
        </w:rPr>
        <w:t>集體功能可供性則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可供性理論，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可供性相關的預期結果，有助於分析使用者是否有效地實現了這些可供性。</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可供性組合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可供性或許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可供性理論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可供性相關文獻存在三個面向的空白：</w:t>
      </w:r>
      <w:r>
        <w:rPr>
          <w:rFonts w:hint="eastAsia"/>
        </w:rPr>
        <w:t xml:space="preserve">(1) </w:t>
      </w:r>
      <w:r>
        <w:rPr>
          <w:rFonts w:hint="eastAsia"/>
        </w:rPr>
        <w:t>可供性潛力實現過程的理論；</w:t>
      </w:r>
      <w:r>
        <w:rPr>
          <w:rFonts w:hint="eastAsia"/>
        </w:rPr>
        <w:t xml:space="preserve">(2) </w:t>
      </w:r>
      <w:r>
        <w:rPr>
          <w:rFonts w:hint="eastAsia"/>
        </w:rPr>
        <w:t>組織情境中的可供性；以及</w:t>
      </w:r>
      <w:r>
        <w:rPr>
          <w:rFonts w:hint="eastAsia"/>
        </w:rPr>
        <w:t xml:space="preserve"> (3) </w:t>
      </w:r>
      <w:r>
        <w:rPr>
          <w:rFonts w:hint="eastAsia"/>
        </w:rPr>
        <w:t>相互關聯的可供性組合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可供性實現</w:t>
      </w:r>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構此表並將結果與文獻進行比較的過程中，我們遇到了三個理論問題：可供性文獻尚未發展出針對以下方面的理論：</w:t>
      </w:r>
      <w:r>
        <w:rPr>
          <w:rFonts w:hint="eastAsia"/>
        </w:rPr>
        <w:t xml:space="preserve">(1) </w:t>
      </w:r>
      <w:r>
        <w:rPr>
          <w:rFonts w:hint="eastAsia"/>
        </w:rPr>
        <w:t>實現可供性潛力的過程；</w:t>
      </w:r>
      <w:r>
        <w:rPr>
          <w:rFonts w:hint="eastAsia"/>
        </w:rPr>
        <w:t xml:space="preserve">(2) </w:t>
      </w:r>
      <w:r>
        <w:rPr>
          <w:rFonts w:hint="eastAsia"/>
        </w:rPr>
        <w:t>組織情境中的可供性；以及</w:t>
      </w:r>
      <w:r>
        <w:rPr>
          <w:rFonts w:hint="eastAsia"/>
        </w:rPr>
        <w:t xml:space="preserve"> (3) </w:t>
      </w:r>
      <w:r>
        <w:rPr>
          <w:rFonts w:hint="eastAsia"/>
        </w:rPr>
        <w:t>以相互關聯的可供性束形式出現的可供性。</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可供性相關的概念（如表</w:t>
      </w:r>
      <w:r w:rsidR="00CD02C6">
        <w:rPr>
          <w:rFonts w:hint="eastAsia"/>
        </w:rPr>
        <w:t>1</w:t>
      </w:r>
      <w:r w:rsidR="00CD02C6">
        <w:rPr>
          <w:rFonts w:hint="eastAsia"/>
        </w:rPr>
        <w:t>所示）促使我們擴展了可供性的定義，以適應組織中可供性的本質；即，我們</w:t>
      </w:r>
      <w:r w:rsidR="00CD02C6" w:rsidRPr="005A6B3A">
        <w:rPr>
          <w:rFonts w:hint="eastAsia"/>
          <w:color w:val="EE0000"/>
        </w:rPr>
        <w:t>將可供性定義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r w:rsidR="001F5FDD">
        <w:rPr>
          <w:rFonts w:hint="eastAsia"/>
        </w:rPr>
        <w:t>可供性</w:t>
      </w:r>
      <w:r w:rsidR="001F5FDD">
        <w:rPr>
          <w:rFonts w:hint="eastAsia"/>
        </w:rPr>
        <w:t>-</w:t>
      </w:r>
      <w:r w:rsidR="001F5FDD">
        <w:rPr>
          <w:rFonts w:hint="eastAsia"/>
        </w:rPr>
        <w:t>實現理論在我們的資料中，實現可供性概念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可供性，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12">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r w:rsidRPr="00DE6C0F">
        <w:rPr>
          <w:rFonts w:hint="eastAsia"/>
        </w:rPr>
        <w:t>可供性實現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可供性的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可供性定義涵蓋了</w:t>
      </w:r>
      <w:r w:rsidRPr="006C295F">
        <w:rPr>
          <w:rFonts w:hint="eastAsia"/>
          <w:color w:val="EE0000"/>
        </w:rPr>
        <w:t>多個層面的可供性</w:t>
      </w:r>
      <w:r>
        <w:rPr>
          <w:rFonts w:hint="eastAsia"/>
        </w:rPr>
        <w:t>（如第</w:t>
      </w:r>
      <w:r>
        <w:rPr>
          <w:rFonts w:hint="eastAsia"/>
        </w:rPr>
        <w:t xml:space="preserve"> 5.3 </w:t>
      </w:r>
      <w:r>
        <w:rPr>
          <w:rFonts w:hint="eastAsia"/>
        </w:rPr>
        <w:t>節所述）。</w:t>
      </w:r>
      <w:r w:rsidR="00C3117A">
        <w:rPr>
          <w:rFonts w:hint="eastAsia"/>
        </w:rPr>
        <w:t>f</w:t>
      </w:r>
      <w:r w:rsidR="00C3117A">
        <w:t>irst, because direct concrete outcomes can be defined at any level (e.g., individual, group, or organizational), our expanded definition of affordances encompasses affordances at multiple levels (as discussed in Section 5.3 ).</w:t>
      </w:r>
    </w:p>
    <w:p w14:paraId="246C5988" w14:textId="1E4BC890" w:rsidR="00C90379" w:rsidRPr="00C3117A" w:rsidRDefault="00C90379" w:rsidP="00C90379">
      <w:pPr>
        <w:rPr>
          <w:color w:val="EE0000"/>
        </w:rPr>
      </w:pPr>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r>
        <w:rPr>
          <w:rFonts w:hint="eastAsia"/>
        </w:rPr>
        <w:t>【</w:t>
      </w:r>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13">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r>
        <w:rPr>
          <w:rFonts w:hint="eastAsia"/>
        </w:rPr>
        <w:t>【</w:t>
      </w:r>
      <w:r w:rsidR="00C431C8" w:rsidRPr="00C431C8">
        <w:rPr>
          <w:rFonts w:hint="eastAsia"/>
        </w:rPr>
        <w:t xml:space="preserve">5.2. </w:t>
      </w:r>
      <w:r w:rsidR="00C431C8" w:rsidRPr="00C431C8">
        <w:rPr>
          <w:rFonts w:hint="eastAsia"/>
        </w:rPr>
        <w:t>可供性的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供性時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r>
        <w:rPr>
          <w:rFonts w:hint="eastAsia"/>
        </w:rPr>
        <w:t>可供性</w:t>
      </w:r>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r>
        <w:rPr>
          <w:rFonts w:hint="eastAsia"/>
        </w:rPr>
        <w:t>】</w:t>
      </w:r>
      <w:r w:rsidR="003C5776">
        <w:rPr>
          <w:rFonts w:hint="eastAsia"/>
        </w:rPr>
        <w:t>實現可供性我們資料中的一個關鍵主題是，實現可供性的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可供性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可供性。</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進行幹預</w:t>
      </w:r>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r>
        <w:rPr>
          <w:rFonts w:hint="eastAsia"/>
        </w:rPr>
        <w:t>【一致性</w:t>
      </w:r>
      <w:r>
        <w:rPr>
          <w:rFonts w:hint="eastAsia"/>
        </w:rPr>
        <w:t>:</w:t>
      </w:r>
      <w:r>
        <w:rPr>
          <w:rFonts w:hint="eastAsia"/>
        </w:rPr>
        <w:t>相互強化】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此外，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可供性組合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進行幹預以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B1198">
        <w:rPr>
          <w:color w:val="EE0000"/>
        </w:rPr>
        <w:t>可供性本身（</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不口渴，仍提供「可飲用」的可供性</w:t>
      </w:r>
      <w:r w:rsidR="00F60A06" w:rsidRPr="00F60A06">
        <w:t>；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r w:rsidRPr="00404E35">
        <w:rPr>
          <w:b/>
          <w:bCs/>
          <w:color w:val="EE0000"/>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r w:rsidR="007E58B1" w:rsidRPr="00D00036">
        <w:rPr>
          <w:highlight w:val="yellow"/>
        </w:rPr>
        <w:t>可供性的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可供性，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w:t>
      </w:r>
      <w:r>
        <w:lastRenderedPageBreak/>
        <w:t>Many constraints also depend on the</w:t>
      </w:r>
      <w:r w:rsidR="005A19AE">
        <w:rPr>
          <w:rFonts w:hint="eastAsia"/>
        </w:rPr>
        <w:t xml:space="preserve"> </w:t>
      </w:r>
      <w:r>
        <w:t xml:space="preserve"> conversational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Sociologists need to see that social processes and the ‘properties’ of technological artefacts are inter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w:t>
      </w:r>
      <w:r w:rsidR="00FD78E3" w:rsidRPr="00FD78E3">
        <w:rPr>
          <w:rFonts w:hint="eastAsia"/>
        </w:rPr>
        <w:lastRenderedPageBreak/>
        <w:t>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r w:rsidR="00FD78E3" w:rsidRPr="00D00036">
        <w:rPr>
          <w:rFonts w:hint="eastAsia"/>
          <w:color w:val="EE0000"/>
          <w:highlight w:val="yellow"/>
        </w:rPr>
        <w:t>可供性是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Likewis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r w:rsidRPr="00CB5930">
        <w:t>.Affordances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the affordance of something is assumed not to change as the need of the observer changes.The edibility of a substance for an animal does not depend on the hunger of the animal.Th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r w:rsidRPr="009D4352">
        <w:rPr>
          <w:rFonts w:hint="eastAsia"/>
        </w:rPr>
        <w:lastRenderedPageBreak/>
        <w:t>可供性不僅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 xml:space="preserve">“th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15" w:name="_Hlk199166865"/>
      <w:r w:rsidRPr="00E54710">
        <w:t>Norman</w:t>
      </w:r>
      <w:bookmarkEnd w:id="15"/>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16" w:name="_Hlk199166853"/>
      <w:r w:rsidRPr="004C5719">
        <w:rPr>
          <w:color w:val="0070C0"/>
        </w:rPr>
        <w:t>To Gibson, affordances are relationships. They exist naturally: they do not have to be visible, known, or desirable.</w:t>
      </w:r>
    </w:p>
    <w:bookmarkEnd w:id="16"/>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17" w:name="_Hlk199168092"/>
      <w:r w:rsidRPr="00E45CD9">
        <w:t>如果顯示器沒有觸控敏感螢幕，螢幕仍然可以觸碰，但對電腦系統沒有任何影響</w:t>
      </w:r>
      <w:bookmarkEnd w:id="17"/>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18"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18"/>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19"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19"/>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20"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20"/>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21"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21"/>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22" w:name="_Hlk199171000"/>
      <w:r w:rsidRPr="00864168">
        <w:rPr>
          <w:color w:val="002060"/>
          <w:highlight w:val="yellow"/>
        </w:rPr>
        <w:t>環境的可能性和動物的生活方式是不可分割地結合在一起的</w:t>
      </w:r>
      <w:bookmarkEnd w:id="22"/>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23"/>
      <w:r>
        <w:rPr>
          <w:rFonts w:hint="eastAsia"/>
        </w:rPr>
        <w:t>回顧時</w:t>
      </w:r>
      <w:r w:rsidRPr="00536E7A">
        <w:t>往往伴隨認知、情緒與想法的交織</w:t>
      </w:r>
      <w:r>
        <w:rPr>
          <w:rFonts w:hint="eastAsia"/>
        </w:rPr>
        <w:t>，而這種回顧是一種持續的過程</w:t>
      </w:r>
      <w:commentRangeEnd w:id="23"/>
      <w:r>
        <w:rPr>
          <w:rStyle w:val="ae"/>
        </w:rPr>
        <w:commentReference w:id="23"/>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24"/>
      <w:r>
        <w:rPr>
          <w:rFonts w:hint="eastAsia"/>
        </w:rPr>
        <w:t>回顧時</w:t>
      </w:r>
      <w:r w:rsidRPr="00536E7A">
        <w:t>往往伴隨認知、情緒與想法的交織</w:t>
      </w:r>
      <w:r>
        <w:rPr>
          <w:rFonts w:hint="eastAsia"/>
        </w:rPr>
        <w:t>，而這種回顧是一種持續的過程</w:t>
      </w:r>
      <w:commentRangeEnd w:id="24"/>
      <w:r>
        <w:rPr>
          <w:rStyle w:val="ae"/>
        </w:rPr>
        <w:commentReference w:id="24"/>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25"/>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25"/>
      <w:r>
        <w:rPr>
          <w:rStyle w:val="ae"/>
        </w:rPr>
        <w:commentReference w:id="25"/>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26"/>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6"/>
      <w:r>
        <w:rPr>
          <w:rStyle w:val="ae"/>
        </w:rPr>
        <w:commentReference w:id="26"/>
      </w:r>
      <w:r>
        <w:rPr>
          <w:rFonts w:hint="eastAsia"/>
        </w:rPr>
        <w:t>。</w:t>
      </w:r>
      <w:r w:rsidRPr="004F0D54">
        <w:t>特別是在面對高度不確定或突發情境時，</w:t>
      </w:r>
      <w:commentRangeStart w:id="27"/>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7"/>
      <w:r>
        <w:rPr>
          <w:rStyle w:val="ae"/>
        </w:rPr>
        <w:commentReference w:id="27"/>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28"/>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28"/>
      <w:r w:rsidRPr="00A63C43">
        <w:rPr>
          <w:rStyle w:val="ae"/>
        </w:rPr>
        <w:commentReference w:id="2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29"/>
      <w:r w:rsidRPr="0047702A">
        <w:t>共生性制定行動</w:t>
      </w:r>
      <w:commentRangeEnd w:id="29"/>
      <w:r w:rsidRPr="0047702A">
        <w:rPr>
          <w:rStyle w:val="ae"/>
        </w:rPr>
        <w:commentReference w:id="2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30" w:name="_Toc198908375"/>
      <w:r>
        <w:rPr>
          <w:rFonts w:hint="eastAsia"/>
        </w:rPr>
        <w:t xml:space="preserve">2.1.2 </w:t>
      </w:r>
      <w:r>
        <w:rPr>
          <w:rFonts w:hint="eastAsia"/>
        </w:rPr>
        <w:t>制定的動態循環過程</w:t>
      </w:r>
      <w:bookmarkEnd w:id="30"/>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31"/>
      <w:r w:rsidRPr="003630D2">
        <w:t>反應又進一步改變</w:t>
      </w:r>
      <w:r>
        <w:rPr>
          <w:rFonts w:hint="eastAsia"/>
        </w:rPr>
        <w:t>環境情境</w:t>
      </w:r>
      <w:commentRangeEnd w:id="31"/>
      <w:r>
        <w:rPr>
          <w:rStyle w:val="ae"/>
        </w:rPr>
        <w:commentReference w:id="31"/>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2"/>
      <w:r w:rsidRPr="005E297B">
        <w:t>環境不是客觀給定，而是行動與結構之間互動後</w:t>
      </w:r>
      <w:r w:rsidRPr="005E297B">
        <w:lastRenderedPageBreak/>
        <w:t>共同建構的產物</w:t>
      </w:r>
      <w:commentRangeEnd w:id="32"/>
      <w:r>
        <w:rPr>
          <w:rStyle w:val="ae"/>
        </w:rPr>
        <w:commentReference w:id="32"/>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33"/>
      <w:r w:rsidRPr="004A47A4">
        <w:t>Orlikowski</w:t>
      </w:r>
      <w:commentRangeEnd w:id="33"/>
      <w:r>
        <w:rPr>
          <w:rStyle w:val="ae"/>
        </w:rPr>
        <w:commentReference w:id="33"/>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4"/>
      <w:r w:rsidRPr="00F45239">
        <w:t>（</w:t>
      </w:r>
      <w:r w:rsidRPr="00F45239">
        <w:t>Gioia &amp; Chittipeddi, 1991</w:t>
      </w:r>
      <w:r w:rsidRPr="00F45239">
        <w:t>）</w:t>
      </w:r>
      <w:commentRangeEnd w:id="34"/>
      <w:r>
        <w:rPr>
          <w:rStyle w:val="ae"/>
        </w:rPr>
        <w:commentReference w:id="34"/>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35"/>
      <w:r w:rsidRPr="00B63179">
        <w:t>Giddens, 1984</w:t>
      </w:r>
      <w:r w:rsidRPr="00B63179">
        <w:t>）</w:t>
      </w:r>
      <w:commentRangeEnd w:id="35"/>
      <w:r>
        <w:rPr>
          <w:rStyle w:val="ae"/>
        </w:rPr>
        <w:commentReference w:id="35"/>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36"/>
      <w:r w:rsidRPr="00A877C0">
        <w:t>（</w:t>
      </w:r>
      <w:r w:rsidRPr="00A877C0">
        <w:t>Weick &amp; Putnam, 2006</w:t>
      </w:r>
      <w:r w:rsidRPr="00A877C0">
        <w:t>）</w:t>
      </w:r>
      <w:commentRangeEnd w:id="36"/>
      <w:r>
        <w:rPr>
          <w:rStyle w:val="ae"/>
        </w:rPr>
        <w:commentReference w:id="36"/>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37"/>
      <w:r w:rsidRPr="00B3713C">
        <w:rPr>
          <w:color w:val="EE0000"/>
        </w:rPr>
        <w:t>創造出他們所面對的部分環境</w:t>
      </w:r>
      <w:commentRangeEnd w:id="37"/>
      <w:r w:rsidRPr="00B3713C">
        <w:rPr>
          <w:rStyle w:val="ae"/>
          <w:color w:val="EE0000"/>
        </w:rPr>
        <w:commentReference w:id="37"/>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38" w:name="_Hlk198905272"/>
      <w:r w:rsidRPr="00626AF7">
        <w:t>Enactment is coupled with the contextual environmen</w:t>
      </w:r>
      <w:bookmarkEnd w:id="38"/>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39"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39"/>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w:t>
      </w:r>
      <w:r w:rsidRPr="00405BE8">
        <w:lastRenderedPageBreak/>
        <w:t>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1"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2"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3"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4"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1" w:history="1">
        <w:r w:rsidRPr="004570CF">
          <w:rPr>
            <w:rStyle w:val="afd"/>
          </w:rPr>
          <w:t>Structural inertia and organizational change</w:t>
        </w:r>
      </w:hyperlink>
    </w:p>
    <w:p w14:paraId="42A70726" w14:textId="1237FF90" w:rsidR="004570CF" w:rsidRPr="004570CF" w:rsidRDefault="004570CF" w:rsidP="004570CF">
      <w:pPr>
        <w:pStyle w:val="af"/>
        <w:ind w:firstLine="480"/>
        <w:rPr>
          <w:rFonts w:hint="eastAsia"/>
        </w:rPr>
      </w:pPr>
      <w:r>
        <w:rPr>
          <w:rFonts w:hint="eastAsia"/>
        </w:rPr>
        <w:t>直接用</w:t>
      </w:r>
      <w:r>
        <w:rPr>
          <w:rFonts w:hint="eastAsia"/>
        </w:rPr>
        <w:t>he</w:t>
      </w:r>
      <w:r>
        <w:rPr>
          <w:rFonts w:hint="eastAsia"/>
        </w:rPr>
        <w:t>的文中的字詞換句話說就好，不要再去看原文了</w:t>
      </w:r>
    </w:p>
  </w:comment>
  <w:comment w:id="5"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10"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23"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24"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25"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6"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27"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8"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9"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31"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32"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33"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4"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35"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6"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37"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F6166A" w14:textId="77777777" w:rsidR="00C72D0A" w:rsidRDefault="00C72D0A" w:rsidP="00BB47A4">
      <w:pPr>
        <w:spacing w:after="0" w:line="240" w:lineRule="auto"/>
      </w:pPr>
      <w:r>
        <w:separator/>
      </w:r>
    </w:p>
  </w:endnote>
  <w:endnote w:type="continuationSeparator" w:id="0">
    <w:p w14:paraId="2F51BE33" w14:textId="77777777" w:rsidR="00C72D0A" w:rsidRDefault="00C72D0A"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17B876" w14:textId="77777777" w:rsidR="00C72D0A" w:rsidRDefault="00C72D0A" w:rsidP="00BB47A4">
      <w:pPr>
        <w:spacing w:after="0" w:line="240" w:lineRule="auto"/>
      </w:pPr>
      <w:r>
        <w:separator/>
      </w:r>
    </w:p>
  </w:footnote>
  <w:footnote w:type="continuationSeparator" w:id="0">
    <w:p w14:paraId="768BAF1C" w14:textId="77777777" w:rsidR="00C72D0A" w:rsidRDefault="00C72D0A"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3"/>
  </w:num>
  <w:num w:numId="2" w16cid:durableId="144930246">
    <w:abstractNumId w:val="4"/>
  </w:num>
  <w:num w:numId="3" w16cid:durableId="693264680">
    <w:abstractNumId w:val="8"/>
  </w:num>
  <w:num w:numId="4" w16cid:durableId="994530222">
    <w:abstractNumId w:val="0"/>
  </w:num>
  <w:num w:numId="5" w16cid:durableId="876550489">
    <w:abstractNumId w:val="2"/>
  </w:num>
  <w:num w:numId="6" w16cid:durableId="577135211">
    <w:abstractNumId w:val="1"/>
  </w:num>
  <w:num w:numId="7" w16cid:durableId="1317492286">
    <w:abstractNumId w:val="5"/>
  </w:num>
  <w:num w:numId="8" w16cid:durableId="472410293">
    <w:abstractNumId w:val="9"/>
  </w:num>
  <w:num w:numId="9" w16cid:durableId="504325728">
    <w:abstractNumId w:val="6"/>
  </w:num>
  <w:num w:numId="10" w16cid:durableId="1157501190">
    <w:abstractNumId w:val="10"/>
  </w:num>
  <w:num w:numId="11" w16cid:durableId="48386059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2F28"/>
    <w:rsid w:val="000044AA"/>
    <w:rsid w:val="00004C1A"/>
    <w:rsid w:val="00005193"/>
    <w:rsid w:val="000077B4"/>
    <w:rsid w:val="00007A22"/>
    <w:rsid w:val="00011406"/>
    <w:rsid w:val="000139B8"/>
    <w:rsid w:val="000146F9"/>
    <w:rsid w:val="00015610"/>
    <w:rsid w:val="00021490"/>
    <w:rsid w:val="000216EE"/>
    <w:rsid w:val="0002226D"/>
    <w:rsid w:val="00026A7E"/>
    <w:rsid w:val="0002713C"/>
    <w:rsid w:val="00032536"/>
    <w:rsid w:val="00032EAB"/>
    <w:rsid w:val="00033389"/>
    <w:rsid w:val="0003792B"/>
    <w:rsid w:val="00037E3C"/>
    <w:rsid w:val="00037ECC"/>
    <w:rsid w:val="00041025"/>
    <w:rsid w:val="00050B9D"/>
    <w:rsid w:val="00052DB3"/>
    <w:rsid w:val="000558E2"/>
    <w:rsid w:val="000577A5"/>
    <w:rsid w:val="00057FBC"/>
    <w:rsid w:val="0006266B"/>
    <w:rsid w:val="000657A2"/>
    <w:rsid w:val="0007663B"/>
    <w:rsid w:val="00077681"/>
    <w:rsid w:val="00080602"/>
    <w:rsid w:val="00084D94"/>
    <w:rsid w:val="000857B7"/>
    <w:rsid w:val="00090F5A"/>
    <w:rsid w:val="00091B3C"/>
    <w:rsid w:val="00096AFE"/>
    <w:rsid w:val="00097BA1"/>
    <w:rsid w:val="000A2721"/>
    <w:rsid w:val="000A43A2"/>
    <w:rsid w:val="000A4BAF"/>
    <w:rsid w:val="000A55F8"/>
    <w:rsid w:val="000A621E"/>
    <w:rsid w:val="000A6869"/>
    <w:rsid w:val="000A7569"/>
    <w:rsid w:val="000A778D"/>
    <w:rsid w:val="000B0CEC"/>
    <w:rsid w:val="000B43E6"/>
    <w:rsid w:val="000B5048"/>
    <w:rsid w:val="000B786C"/>
    <w:rsid w:val="000C1CE9"/>
    <w:rsid w:val="000C28C0"/>
    <w:rsid w:val="000C3712"/>
    <w:rsid w:val="000C5E09"/>
    <w:rsid w:val="000D0510"/>
    <w:rsid w:val="000D3F11"/>
    <w:rsid w:val="000D6291"/>
    <w:rsid w:val="000E1DAD"/>
    <w:rsid w:val="000E24FD"/>
    <w:rsid w:val="000E336A"/>
    <w:rsid w:val="000E589F"/>
    <w:rsid w:val="000E5A48"/>
    <w:rsid w:val="000E5AA7"/>
    <w:rsid w:val="000E5F77"/>
    <w:rsid w:val="000F51A1"/>
    <w:rsid w:val="000F7ED6"/>
    <w:rsid w:val="001006CD"/>
    <w:rsid w:val="0010171B"/>
    <w:rsid w:val="00103408"/>
    <w:rsid w:val="001045BF"/>
    <w:rsid w:val="00104CA3"/>
    <w:rsid w:val="001055C5"/>
    <w:rsid w:val="00110171"/>
    <w:rsid w:val="00112291"/>
    <w:rsid w:val="00116ADA"/>
    <w:rsid w:val="00117606"/>
    <w:rsid w:val="0012159C"/>
    <w:rsid w:val="00123811"/>
    <w:rsid w:val="00132F02"/>
    <w:rsid w:val="001404A6"/>
    <w:rsid w:val="001444AE"/>
    <w:rsid w:val="0014533A"/>
    <w:rsid w:val="00147A0E"/>
    <w:rsid w:val="00152CA4"/>
    <w:rsid w:val="00156538"/>
    <w:rsid w:val="0015730F"/>
    <w:rsid w:val="00164F88"/>
    <w:rsid w:val="00170774"/>
    <w:rsid w:val="001729F1"/>
    <w:rsid w:val="00174517"/>
    <w:rsid w:val="001817AD"/>
    <w:rsid w:val="00182C74"/>
    <w:rsid w:val="00183999"/>
    <w:rsid w:val="00184035"/>
    <w:rsid w:val="00187BE8"/>
    <w:rsid w:val="001944A4"/>
    <w:rsid w:val="00195A32"/>
    <w:rsid w:val="001962EB"/>
    <w:rsid w:val="001966FE"/>
    <w:rsid w:val="001974A3"/>
    <w:rsid w:val="001976BB"/>
    <w:rsid w:val="00197DFB"/>
    <w:rsid w:val="001A1457"/>
    <w:rsid w:val="001A2E75"/>
    <w:rsid w:val="001A360B"/>
    <w:rsid w:val="001A38C7"/>
    <w:rsid w:val="001A56C0"/>
    <w:rsid w:val="001A56D1"/>
    <w:rsid w:val="001A648A"/>
    <w:rsid w:val="001A6B31"/>
    <w:rsid w:val="001B2DF2"/>
    <w:rsid w:val="001B5AC9"/>
    <w:rsid w:val="001B626E"/>
    <w:rsid w:val="001C540B"/>
    <w:rsid w:val="001C58CE"/>
    <w:rsid w:val="001C59A6"/>
    <w:rsid w:val="001C6DF1"/>
    <w:rsid w:val="001C7BF7"/>
    <w:rsid w:val="001D0166"/>
    <w:rsid w:val="001D29EC"/>
    <w:rsid w:val="001D2FB0"/>
    <w:rsid w:val="001D4262"/>
    <w:rsid w:val="001E0FC3"/>
    <w:rsid w:val="001E3DCA"/>
    <w:rsid w:val="001E5AEF"/>
    <w:rsid w:val="001F209F"/>
    <w:rsid w:val="001F2364"/>
    <w:rsid w:val="001F2C16"/>
    <w:rsid w:val="001F2F04"/>
    <w:rsid w:val="001F3F8C"/>
    <w:rsid w:val="001F5FDD"/>
    <w:rsid w:val="001F787B"/>
    <w:rsid w:val="002022C2"/>
    <w:rsid w:val="00202341"/>
    <w:rsid w:val="002023C9"/>
    <w:rsid w:val="00220774"/>
    <w:rsid w:val="00220B80"/>
    <w:rsid w:val="00224D1F"/>
    <w:rsid w:val="00226458"/>
    <w:rsid w:val="002316BD"/>
    <w:rsid w:val="002327E0"/>
    <w:rsid w:val="002341A3"/>
    <w:rsid w:val="002362AD"/>
    <w:rsid w:val="0023763E"/>
    <w:rsid w:val="00243783"/>
    <w:rsid w:val="0024635D"/>
    <w:rsid w:val="00246E4E"/>
    <w:rsid w:val="0025334B"/>
    <w:rsid w:val="00257863"/>
    <w:rsid w:val="002620E3"/>
    <w:rsid w:val="0026254B"/>
    <w:rsid w:val="002652E1"/>
    <w:rsid w:val="00265C4C"/>
    <w:rsid w:val="00265DEB"/>
    <w:rsid w:val="00267116"/>
    <w:rsid w:val="00270CDA"/>
    <w:rsid w:val="00276316"/>
    <w:rsid w:val="00277BAA"/>
    <w:rsid w:val="00280911"/>
    <w:rsid w:val="002820A1"/>
    <w:rsid w:val="00282568"/>
    <w:rsid w:val="00291945"/>
    <w:rsid w:val="00292AD4"/>
    <w:rsid w:val="00292C76"/>
    <w:rsid w:val="00292FFC"/>
    <w:rsid w:val="00297BBA"/>
    <w:rsid w:val="002B1CCE"/>
    <w:rsid w:val="002B1D6E"/>
    <w:rsid w:val="002B30B8"/>
    <w:rsid w:val="002B3D1D"/>
    <w:rsid w:val="002B7189"/>
    <w:rsid w:val="002B7BC4"/>
    <w:rsid w:val="002C3546"/>
    <w:rsid w:val="002C5065"/>
    <w:rsid w:val="002D3BD7"/>
    <w:rsid w:val="002D5F7A"/>
    <w:rsid w:val="002D6189"/>
    <w:rsid w:val="002E27D2"/>
    <w:rsid w:val="002F00DF"/>
    <w:rsid w:val="002F03A4"/>
    <w:rsid w:val="002F10EF"/>
    <w:rsid w:val="002F2463"/>
    <w:rsid w:val="002F2BF3"/>
    <w:rsid w:val="002F48AB"/>
    <w:rsid w:val="002F75E6"/>
    <w:rsid w:val="00300B69"/>
    <w:rsid w:val="00301A02"/>
    <w:rsid w:val="00305706"/>
    <w:rsid w:val="003065C2"/>
    <w:rsid w:val="00307A6D"/>
    <w:rsid w:val="0031122A"/>
    <w:rsid w:val="003144C5"/>
    <w:rsid w:val="00314590"/>
    <w:rsid w:val="00316C34"/>
    <w:rsid w:val="00317134"/>
    <w:rsid w:val="00320102"/>
    <w:rsid w:val="003204CE"/>
    <w:rsid w:val="0032146B"/>
    <w:rsid w:val="00327556"/>
    <w:rsid w:val="00327630"/>
    <w:rsid w:val="0033288F"/>
    <w:rsid w:val="0033599D"/>
    <w:rsid w:val="003370A9"/>
    <w:rsid w:val="0034167B"/>
    <w:rsid w:val="00344720"/>
    <w:rsid w:val="00344C89"/>
    <w:rsid w:val="0034504F"/>
    <w:rsid w:val="00346350"/>
    <w:rsid w:val="00346902"/>
    <w:rsid w:val="00351C48"/>
    <w:rsid w:val="003527BC"/>
    <w:rsid w:val="00353551"/>
    <w:rsid w:val="003551AF"/>
    <w:rsid w:val="00356F8C"/>
    <w:rsid w:val="00357A04"/>
    <w:rsid w:val="00360B25"/>
    <w:rsid w:val="00361D8F"/>
    <w:rsid w:val="00362500"/>
    <w:rsid w:val="00364F31"/>
    <w:rsid w:val="00367531"/>
    <w:rsid w:val="00367E87"/>
    <w:rsid w:val="003710B9"/>
    <w:rsid w:val="00374A79"/>
    <w:rsid w:val="00377A58"/>
    <w:rsid w:val="00384519"/>
    <w:rsid w:val="003A0F7F"/>
    <w:rsid w:val="003A5FC8"/>
    <w:rsid w:val="003A7F73"/>
    <w:rsid w:val="003B24BB"/>
    <w:rsid w:val="003B4B13"/>
    <w:rsid w:val="003B5688"/>
    <w:rsid w:val="003C0E9F"/>
    <w:rsid w:val="003C20FB"/>
    <w:rsid w:val="003C2FCD"/>
    <w:rsid w:val="003C4340"/>
    <w:rsid w:val="003C5776"/>
    <w:rsid w:val="003D29B5"/>
    <w:rsid w:val="003D4861"/>
    <w:rsid w:val="003D5CA7"/>
    <w:rsid w:val="003E29EF"/>
    <w:rsid w:val="003E30F0"/>
    <w:rsid w:val="003E4105"/>
    <w:rsid w:val="003E4B30"/>
    <w:rsid w:val="003E4F3F"/>
    <w:rsid w:val="003F332D"/>
    <w:rsid w:val="003F54DA"/>
    <w:rsid w:val="003F7C4A"/>
    <w:rsid w:val="003F7C4B"/>
    <w:rsid w:val="00400154"/>
    <w:rsid w:val="00404319"/>
    <w:rsid w:val="00404E35"/>
    <w:rsid w:val="00405BE8"/>
    <w:rsid w:val="00405CBE"/>
    <w:rsid w:val="00412C31"/>
    <w:rsid w:val="00413C9B"/>
    <w:rsid w:val="004153B3"/>
    <w:rsid w:val="00415706"/>
    <w:rsid w:val="004158E5"/>
    <w:rsid w:val="00426B9F"/>
    <w:rsid w:val="0043219A"/>
    <w:rsid w:val="00433ED8"/>
    <w:rsid w:val="0043426E"/>
    <w:rsid w:val="00434D77"/>
    <w:rsid w:val="00436CD3"/>
    <w:rsid w:val="00437FF3"/>
    <w:rsid w:val="00443311"/>
    <w:rsid w:val="004460D5"/>
    <w:rsid w:val="00452E58"/>
    <w:rsid w:val="004547BE"/>
    <w:rsid w:val="00456809"/>
    <w:rsid w:val="00456C82"/>
    <w:rsid w:val="004570CF"/>
    <w:rsid w:val="00461902"/>
    <w:rsid w:val="00470AE3"/>
    <w:rsid w:val="00473993"/>
    <w:rsid w:val="00474F6D"/>
    <w:rsid w:val="00480AB4"/>
    <w:rsid w:val="00482E79"/>
    <w:rsid w:val="0048358B"/>
    <w:rsid w:val="00485ECF"/>
    <w:rsid w:val="004908CD"/>
    <w:rsid w:val="004A473F"/>
    <w:rsid w:val="004A5A56"/>
    <w:rsid w:val="004A62D4"/>
    <w:rsid w:val="004A78B9"/>
    <w:rsid w:val="004B066A"/>
    <w:rsid w:val="004B2423"/>
    <w:rsid w:val="004B4BB6"/>
    <w:rsid w:val="004B7746"/>
    <w:rsid w:val="004B7CC9"/>
    <w:rsid w:val="004C04B7"/>
    <w:rsid w:val="004C0BDD"/>
    <w:rsid w:val="004C5719"/>
    <w:rsid w:val="004C5EF7"/>
    <w:rsid w:val="004D4B64"/>
    <w:rsid w:val="004D6075"/>
    <w:rsid w:val="004D74F0"/>
    <w:rsid w:val="004D7820"/>
    <w:rsid w:val="004E0CAF"/>
    <w:rsid w:val="004E200B"/>
    <w:rsid w:val="004E6601"/>
    <w:rsid w:val="004E6B67"/>
    <w:rsid w:val="004F0FB0"/>
    <w:rsid w:val="004F2F4D"/>
    <w:rsid w:val="004F6A38"/>
    <w:rsid w:val="004F70E5"/>
    <w:rsid w:val="004F7F1D"/>
    <w:rsid w:val="0050006F"/>
    <w:rsid w:val="0050026A"/>
    <w:rsid w:val="00501FAB"/>
    <w:rsid w:val="00504272"/>
    <w:rsid w:val="00513B87"/>
    <w:rsid w:val="0051719D"/>
    <w:rsid w:val="00523223"/>
    <w:rsid w:val="00523E33"/>
    <w:rsid w:val="00530405"/>
    <w:rsid w:val="00530432"/>
    <w:rsid w:val="005311C5"/>
    <w:rsid w:val="005367A2"/>
    <w:rsid w:val="00536F91"/>
    <w:rsid w:val="0053776D"/>
    <w:rsid w:val="005429E7"/>
    <w:rsid w:val="0054448C"/>
    <w:rsid w:val="00553513"/>
    <w:rsid w:val="00557FE9"/>
    <w:rsid w:val="005607BF"/>
    <w:rsid w:val="005646F6"/>
    <w:rsid w:val="00564909"/>
    <w:rsid w:val="00564D93"/>
    <w:rsid w:val="005673C0"/>
    <w:rsid w:val="00567C09"/>
    <w:rsid w:val="00573B82"/>
    <w:rsid w:val="00583AF2"/>
    <w:rsid w:val="005858C8"/>
    <w:rsid w:val="00586E64"/>
    <w:rsid w:val="00593278"/>
    <w:rsid w:val="00596AD5"/>
    <w:rsid w:val="0059713D"/>
    <w:rsid w:val="005A050D"/>
    <w:rsid w:val="005A19AE"/>
    <w:rsid w:val="005A210C"/>
    <w:rsid w:val="005A3396"/>
    <w:rsid w:val="005A4DEA"/>
    <w:rsid w:val="005A6A7D"/>
    <w:rsid w:val="005A6B3A"/>
    <w:rsid w:val="005A72AC"/>
    <w:rsid w:val="005B28C7"/>
    <w:rsid w:val="005B3517"/>
    <w:rsid w:val="005B54B1"/>
    <w:rsid w:val="005B75B7"/>
    <w:rsid w:val="005C1201"/>
    <w:rsid w:val="005C1ABF"/>
    <w:rsid w:val="005C2B7C"/>
    <w:rsid w:val="005C4BA8"/>
    <w:rsid w:val="005C69B7"/>
    <w:rsid w:val="005C70E2"/>
    <w:rsid w:val="005D2D4C"/>
    <w:rsid w:val="005D38BC"/>
    <w:rsid w:val="005D5B66"/>
    <w:rsid w:val="005D5C82"/>
    <w:rsid w:val="005D7C82"/>
    <w:rsid w:val="005E1327"/>
    <w:rsid w:val="005E2BC3"/>
    <w:rsid w:val="005E37ED"/>
    <w:rsid w:val="005E72F5"/>
    <w:rsid w:val="005F185A"/>
    <w:rsid w:val="005F20AE"/>
    <w:rsid w:val="005F3525"/>
    <w:rsid w:val="005F71AC"/>
    <w:rsid w:val="005F7264"/>
    <w:rsid w:val="00601076"/>
    <w:rsid w:val="006029A9"/>
    <w:rsid w:val="00604038"/>
    <w:rsid w:val="0060448C"/>
    <w:rsid w:val="00604E82"/>
    <w:rsid w:val="00615A83"/>
    <w:rsid w:val="00616E5A"/>
    <w:rsid w:val="0061716A"/>
    <w:rsid w:val="0062117E"/>
    <w:rsid w:val="0062135A"/>
    <w:rsid w:val="00625130"/>
    <w:rsid w:val="006275BA"/>
    <w:rsid w:val="0063232F"/>
    <w:rsid w:val="006329E9"/>
    <w:rsid w:val="00634CC5"/>
    <w:rsid w:val="006415A6"/>
    <w:rsid w:val="006435E3"/>
    <w:rsid w:val="00644404"/>
    <w:rsid w:val="006453E0"/>
    <w:rsid w:val="00645E9F"/>
    <w:rsid w:val="00651ACE"/>
    <w:rsid w:val="00656AAB"/>
    <w:rsid w:val="00656D00"/>
    <w:rsid w:val="00656FD8"/>
    <w:rsid w:val="00660C3B"/>
    <w:rsid w:val="00664394"/>
    <w:rsid w:val="006649D0"/>
    <w:rsid w:val="00664EE9"/>
    <w:rsid w:val="006660D4"/>
    <w:rsid w:val="00667CC6"/>
    <w:rsid w:val="00670C06"/>
    <w:rsid w:val="00670C70"/>
    <w:rsid w:val="0067163A"/>
    <w:rsid w:val="0067423B"/>
    <w:rsid w:val="00674990"/>
    <w:rsid w:val="0067537D"/>
    <w:rsid w:val="00675CE3"/>
    <w:rsid w:val="00677421"/>
    <w:rsid w:val="00677706"/>
    <w:rsid w:val="006814B6"/>
    <w:rsid w:val="006841D8"/>
    <w:rsid w:val="0068433D"/>
    <w:rsid w:val="00684F87"/>
    <w:rsid w:val="00685069"/>
    <w:rsid w:val="00685137"/>
    <w:rsid w:val="00685534"/>
    <w:rsid w:val="00685569"/>
    <w:rsid w:val="006913A4"/>
    <w:rsid w:val="00692313"/>
    <w:rsid w:val="00697FB2"/>
    <w:rsid w:val="006A0981"/>
    <w:rsid w:val="006A2F90"/>
    <w:rsid w:val="006A60D4"/>
    <w:rsid w:val="006A6EA1"/>
    <w:rsid w:val="006B2F1B"/>
    <w:rsid w:val="006B3133"/>
    <w:rsid w:val="006B4140"/>
    <w:rsid w:val="006B4300"/>
    <w:rsid w:val="006B476E"/>
    <w:rsid w:val="006B5264"/>
    <w:rsid w:val="006B64DB"/>
    <w:rsid w:val="006C11A1"/>
    <w:rsid w:val="006C295F"/>
    <w:rsid w:val="006C51ED"/>
    <w:rsid w:val="006D3082"/>
    <w:rsid w:val="006D4165"/>
    <w:rsid w:val="006D5709"/>
    <w:rsid w:val="006D57FC"/>
    <w:rsid w:val="006D5B65"/>
    <w:rsid w:val="006E6769"/>
    <w:rsid w:val="006F3F0C"/>
    <w:rsid w:val="006F7AD2"/>
    <w:rsid w:val="00704F6F"/>
    <w:rsid w:val="007058AA"/>
    <w:rsid w:val="00710346"/>
    <w:rsid w:val="007125E6"/>
    <w:rsid w:val="00715DDF"/>
    <w:rsid w:val="0072014C"/>
    <w:rsid w:val="00723273"/>
    <w:rsid w:val="007238CB"/>
    <w:rsid w:val="0072756A"/>
    <w:rsid w:val="00732A77"/>
    <w:rsid w:val="00732BA5"/>
    <w:rsid w:val="00732F9B"/>
    <w:rsid w:val="00733C8E"/>
    <w:rsid w:val="007418CE"/>
    <w:rsid w:val="00743E3A"/>
    <w:rsid w:val="0074491B"/>
    <w:rsid w:val="007459C1"/>
    <w:rsid w:val="00745A93"/>
    <w:rsid w:val="00746E0C"/>
    <w:rsid w:val="0075055F"/>
    <w:rsid w:val="00752074"/>
    <w:rsid w:val="00752976"/>
    <w:rsid w:val="00753C43"/>
    <w:rsid w:val="00756E2D"/>
    <w:rsid w:val="007612D4"/>
    <w:rsid w:val="00765FAE"/>
    <w:rsid w:val="0077231A"/>
    <w:rsid w:val="00776C4B"/>
    <w:rsid w:val="00784973"/>
    <w:rsid w:val="0079652E"/>
    <w:rsid w:val="007A0CC3"/>
    <w:rsid w:val="007A11E4"/>
    <w:rsid w:val="007A3915"/>
    <w:rsid w:val="007A6138"/>
    <w:rsid w:val="007A673C"/>
    <w:rsid w:val="007A791F"/>
    <w:rsid w:val="007B4A29"/>
    <w:rsid w:val="007B7AA0"/>
    <w:rsid w:val="007C0871"/>
    <w:rsid w:val="007C1A49"/>
    <w:rsid w:val="007C2054"/>
    <w:rsid w:val="007C2B4C"/>
    <w:rsid w:val="007C3719"/>
    <w:rsid w:val="007C5251"/>
    <w:rsid w:val="007C7E40"/>
    <w:rsid w:val="007D05DA"/>
    <w:rsid w:val="007D3480"/>
    <w:rsid w:val="007D34D2"/>
    <w:rsid w:val="007E1F8D"/>
    <w:rsid w:val="007E393D"/>
    <w:rsid w:val="007E58B1"/>
    <w:rsid w:val="007F0483"/>
    <w:rsid w:val="007F3B31"/>
    <w:rsid w:val="007F3F0C"/>
    <w:rsid w:val="007F4F05"/>
    <w:rsid w:val="007F687C"/>
    <w:rsid w:val="008023A5"/>
    <w:rsid w:val="008026A6"/>
    <w:rsid w:val="00802D2D"/>
    <w:rsid w:val="00802F6B"/>
    <w:rsid w:val="0080327E"/>
    <w:rsid w:val="00804EB4"/>
    <w:rsid w:val="00806454"/>
    <w:rsid w:val="008074A1"/>
    <w:rsid w:val="00810F9C"/>
    <w:rsid w:val="008121DA"/>
    <w:rsid w:val="00812A1E"/>
    <w:rsid w:val="00815D0F"/>
    <w:rsid w:val="00821743"/>
    <w:rsid w:val="00834732"/>
    <w:rsid w:val="00836FA2"/>
    <w:rsid w:val="00840D88"/>
    <w:rsid w:val="00844102"/>
    <w:rsid w:val="00844AFA"/>
    <w:rsid w:val="00847375"/>
    <w:rsid w:val="008505D2"/>
    <w:rsid w:val="00852815"/>
    <w:rsid w:val="00852EA4"/>
    <w:rsid w:val="008542ED"/>
    <w:rsid w:val="00856BC2"/>
    <w:rsid w:val="00857061"/>
    <w:rsid w:val="0085752D"/>
    <w:rsid w:val="00860364"/>
    <w:rsid w:val="008607A9"/>
    <w:rsid w:val="00864168"/>
    <w:rsid w:val="00864DCE"/>
    <w:rsid w:val="00870300"/>
    <w:rsid w:val="00871AC2"/>
    <w:rsid w:val="00874109"/>
    <w:rsid w:val="00876A06"/>
    <w:rsid w:val="008803E7"/>
    <w:rsid w:val="00880D17"/>
    <w:rsid w:val="00883B64"/>
    <w:rsid w:val="008867AE"/>
    <w:rsid w:val="00890DBD"/>
    <w:rsid w:val="00890E14"/>
    <w:rsid w:val="0089200A"/>
    <w:rsid w:val="008920AE"/>
    <w:rsid w:val="008927DA"/>
    <w:rsid w:val="008A3F87"/>
    <w:rsid w:val="008A5D8F"/>
    <w:rsid w:val="008B172F"/>
    <w:rsid w:val="008B4BBD"/>
    <w:rsid w:val="008B5196"/>
    <w:rsid w:val="008B7C3E"/>
    <w:rsid w:val="008C17B9"/>
    <w:rsid w:val="008C204E"/>
    <w:rsid w:val="008C3CDF"/>
    <w:rsid w:val="008C6CAA"/>
    <w:rsid w:val="008D4B7C"/>
    <w:rsid w:val="008D6406"/>
    <w:rsid w:val="008E005D"/>
    <w:rsid w:val="008E5FC7"/>
    <w:rsid w:val="008F1456"/>
    <w:rsid w:val="008F4A67"/>
    <w:rsid w:val="008F5317"/>
    <w:rsid w:val="009005E1"/>
    <w:rsid w:val="0090331B"/>
    <w:rsid w:val="009037D3"/>
    <w:rsid w:val="0090568E"/>
    <w:rsid w:val="00910431"/>
    <w:rsid w:val="00911B65"/>
    <w:rsid w:val="00913B24"/>
    <w:rsid w:val="00915592"/>
    <w:rsid w:val="0091782E"/>
    <w:rsid w:val="00917961"/>
    <w:rsid w:val="0092308B"/>
    <w:rsid w:val="00925131"/>
    <w:rsid w:val="00927B68"/>
    <w:rsid w:val="00933134"/>
    <w:rsid w:val="00933DDE"/>
    <w:rsid w:val="00935421"/>
    <w:rsid w:val="00941446"/>
    <w:rsid w:val="00941C20"/>
    <w:rsid w:val="00942BCC"/>
    <w:rsid w:val="00943B9A"/>
    <w:rsid w:val="00943CAD"/>
    <w:rsid w:val="00944118"/>
    <w:rsid w:val="00950796"/>
    <w:rsid w:val="009560E1"/>
    <w:rsid w:val="00962A52"/>
    <w:rsid w:val="0096323D"/>
    <w:rsid w:val="00965C83"/>
    <w:rsid w:val="00966139"/>
    <w:rsid w:val="00967ABB"/>
    <w:rsid w:val="00967F78"/>
    <w:rsid w:val="009704EF"/>
    <w:rsid w:val="009858FC"/>
    <w:rsid w:val="00985F66"/>
    <w:rsid w:val="00986F50"/>
    <w:rsid w:val="00987955"/>
    <w:rsid w:val="0099178D"/>
    <w:rsid w:val="0099331A"/>
    <w:rsid w:val="009938B2"/>
    <w:rsid w:val="009A03B0"/>
    <w:rsid w:val="009A0C36"/>
    <w:rsid w:val="009A0EB6"/>
    <w:rsid w:val="009A3922"/>
    <w:rsid w:val="009A6561"/>
    <w:rsid w:val="009A7EDA"/>
    <w:rsid w:val="009B0DAF"/>
    <w:rsid w:val="009B48D1"/>
    <w:rsid w:val="009B78CD"/>
    <w:rsid w:val="009C00D2"/>
    <w:rsid w:val="009C1E49"/>
    <w:rsid w:val="009C59A4"/>
    <w:rsid w:val="009D0009"/>
    <w:rsid w:val="009D1597"/>
    <w:rsid w:val="009D2DBC"/>
    <w:rsid w:val="009D3834"/>
    <w:rsid w:val="009D4095"/>
    <w:rsid w:val="009D424D"/>
    <w:rsid w:val="009D4352"/>
    <w:rsid w:val="009D6FDD"/>
    <w:rsid w:val="009D79E1"/>
    <w:rsid w:val="009D7F11"/>
    <w:rsid w:val="009E58E3"/>
    <w:rsid w:val="009E7359"/>
    <w:rsid w:val="009F1AE2"/>
    <w:rsid w:val="009F7BFA"/>
    <w:rsid w:val="00A02B39"/>
    <w:rsid w:val="00A037F3"/>
    <w:rsid w:val="00A04527"/>
    <w:rsid w:val="00A05931"/>
    <w:rsid w:val="00A062D5"/>
    <w:rsid w:val="00A11DC0"/>
    <w:rsid w:val="00A121F0"/>
    <w:rsid w:val="00A12790"/>
    <w:rsid w:val="00A1361B"/>
    <w:rsid w:val="00A14D4A"/>
    <w:rsid w:val="00A22FF8"/>
    <w:rsid w:val="00A2529F"/>
    <w:rsid w:val="00A27222"/>
    <w:rsid w:val="00A27626"/>
    <w:rsid w:val="00A32BDA"/>
    <w:rsid w:val="00A33393"/>
    <w:rsid w:val="00A3353A"/>
    <w:rsid w:val="00A33DCB"/>
    <w:rsid w:val="00A3476D"/>
    <w:rsid w:val="00A3563F"/>
    <w:rsid w:val="00A37091"/>
    <w:rsid w:val="00A403DE"/>
    <w:rsid w:val="00A40B17"/>
    <w:rsid w:val="00A4136E"/>
    <w:rsid w:val="00A41C22"/>
    <w:rsid w:val="00A41F74"/>
    <w:rsid w:val="00A459EA"/>
    <w:rsid w:val="00A4632D"/>
    <w:rsid w:val="00A46A66"/>
    <w:rsid w:val="00A46BF2"/>
    <w:rsid w:val="00A470FF"/>
    <w:rsid w:val="00A50491"/>
    <w:rsid w:val="00A50599"/>
    <w:rsid w:val="00A51997"/>
    <w:rsid w:val="00A5344A"/>
    <w:rsid w:val="00A54FF3"/>
    <w:rsid w:val="00A60402"/>
    <w:rsid w:val="00A618F0"/>
    <w:rsid w:val="00A66145"/>
    <w:rsid w:val="00A66A4D"/>
    <w:rsid w:val="00A7123E"/>
    <w:rsid w:val="00A715FA"/>
    <w:rsid w:val="00A7182B"/>
    <w:rsid w:val="00A71BFC"/>
    <w:rsid w:val="00A721A8"/>
    <w:rsid w:val="00A7256B"/>
    <w:rsid w:val="00A74610"/>
    <w:rsid w:val="00A765D7"/>
    <w:rsid w:val="00A817AE"/>
    <w:rsid w:val="00A838A8"/>
    <w:rsid w:val="00A84139"/>
    <w:rsid w:val="00A9265E"/>
    <w:rsid w:val="00A95898"/>
    <w:rsid w:val="00AA7B79"/>
    <w:rsid w:val="00AB1198"/>
    <w:rsid w:val="00AB4F7E"/>
    <w:rsid w:val="00AB7421"/>
    <w:rsid w:val="00AB7BB4"/>
    <w:rsid w:val="00AC0DCD"/>
    <w:rsid w:val="00AC1E54"/>
    <w:rsid w:val="00AC1F13"/>
    <w:rsid w:val="00AC3C9B"/>
    <w:rsid w:val="00AC78BB"/>
    <w:rsid w:val="00AD1BBB"/>
    <w:rsid w:val="00AD22C7"/>
    <w:rsid w:val="00AD3A71"/>
    <w:rsid w:val="00AD5B99"/>
    <w:rsid w:val="00AE5782"/>
    <w:rsid w:val="00AF0589"/>
    <w:rsid w:val="00AF1416"/>
    <w:rsid w:val="00AF16A9"/>
    <w:rsid w:val="00AF3B55"/>
    <w:rsid w:val="00AF52DD"/>
    <w:rsid w:val="00AF58C9"/>
    <w:rsid w:val="00AF5F17"/>
    <w:rsid w:val="00AF6A0A"/>
    <w:rsid w:val="00B0289A"/>
    <w:rsid w:val="00B06851"/>
    <w:rsid w:val="00B07769"/>
    <w:rsid w:val="00B12080"/>
    <w:rsid w:val="00B1234D"/>
    <w:rsid w:val="00B13ED9"/>
    <w:rsid w:val="00B14BEF"/>
    <w:rsid w:val="00B1543A"/>
    <w:rsid w:val="00B15B25"/>
    <w:rsid w:val="00B2322B"/>
    <w:rsid w:val="00B255A5"/>
    <w:rsid w:val="00B25A34"/>
    <w:rsid w:val="00B26C8E"/>
    <w:rsid w:val="00B30719"/>
    <w:rsid w:val="00B310DD"/>
    <w:rsid w:val="00B32E2B"/>
    <w:rsid w:val="00B349DA"/>
    <w:rsid w:val="00B3575E"/>
    <w:rsid w:val="00B40C15"/>
    <w:rsid w:val="00B438BB"/>
    <w:rsid w:val="00B51B08"/>
    <w:rsid w:val="00B56666"/>
    <w:rsid w:val="00B57925"/>
    <w:rsid w:val="00B5795B"/>
    <w:rsid w:val="00B63937"/>
    <w:rsid w:val="00B65F17"/>
    <w:rsid w:val="00B661ED"/>
    <w:rsid w:val="00B67B94"/>
    <w:rsid w:val="00B72317"/>
    <w:rsid w:val="00B8259E"/>
    <w:rsid w:val="00B82A38"/>
    <w:rsid w:val="00B83246"/>
    <w:rsid w:val="00B84445"/>
    <w:rsid w:val="00B860FA"/>
    <w:rsid w:val="00B86FBC"/>
    <w:rsid w:val="00B875B0"/>
    <w:rsid w:val="00B97663"/>
    <w:rsid w:val="00BA18B3"/>
    <w:rsid w:val="00BA7267"/>
    <w:rsid w:val="00BB0163"/>
    <w:rsid w:val="00BB160D"/>
    <w:rsid w:val="00BB47A4"/>
    <w:rsid w:val="00BC584A"/>
    <w:rsid w:val="00BD2A8E"/>
    <w:rsid w:val="00BD30E9"/>
    <w:rsid w:val="00BD42C5"/>
    <w:rsid w:val="00BD4C3D"/>
    <w:rsid w:val="00BE3255"/>
    <w:rsid w:val="00BE6457"/>
    <w:rsid w:val="00BE6AF5"/>
    <w:rsid w:val="00BF2A24"/>
    <w:rsid w:val="00BF2AC8"/>
    <w:rsid w:val="00BF3F55"/>
    <w:rsid w:val="00BF559F"/>
    <w:rsid w:val="00BF5BCB"/>
    <w:rsid w:val="00BF64CC"/>
    <w:rsid w:val="00C00D40"/>
    <w:rsid w:val="00C0534E"/>
    <w:rsid w:val="00C07926"/>
    <w:rsid w:val="00C1298B"/>
    <w:rsid w:val="00C137D4"/>
    <w:rsid w:val="00C16F12"/>
    <w:rsid w:val="00C217A5"/>
    <w:rsid w:val="00C230F8"/>
    <w:rsid w:val="00C25ABD"/>
    <w:rsid w:val="00C265F9"/>
    <w:rsid w:val="00C3117A"/>
    <w:rsid w:val="00C31C6E"/>
    <w:rsid w:val="00C31CC8"/>
    <w:rsid w:val="00C321CD"/>
    <w:rsid w:val="00C32DDF"/>
    <w:rsid w:val="00C34A89"/>
    <w:rsid w:val="00C360D2"/>
    <w:rsid w:val="00C42CCC"/>
    <w:rsid w:val="00C431C8"/>
    <w:rsid w:val="00C43D77"/>
    <w:rsid w:val="00C50B6E"/>
    <w:rsid w:val="00C50DBA"/>
    <w:rsid w:val="00C520A5"/>
    <w:rsid w:val="00C534C4"/>
    <w:rsid w:val="00C54D0F"/>
    <w:rsid w:val="00C552E3"/>
    <w:rsid w:val="00C569B4"/>
    <w:rsid w:val="00C60030"/>
    <w:rsid w:val="00C63C76"/>
    <w:rsid w:val="00C71641"/>
    <w:rsid w:val="00C72D0A"/>
    <w:rsid w:val="00C739BF"/>
    <w:rsid w:val="00C80161"/>
    <w:rsid w:val="00C82CB7"/>
    <w:rsid w:val="00C82CD4"/>
    <w:rsid w:val="00C84EE5"/>
    <w:rsid w:val="00C86524"/>
    <w:rsid w:val="00C90379"/>
    <w:rsid w:val="00C90BD3"/>
    <w:rsid w:val="00C93E76"/>
    <w:rsid w:val="00C94F79"/>
    <w:rsid w:val="00CA0F3D"/>
    <w:rsid w:val="00CA46E5"/>
    <w:rsid w:val="00CA639A"/>
    <w:rsid w:val="00CB3486"/>
    <w:rsid w:val="00CB4137"/>
    <w:rsid w:val="00CB5930"/>
    <w:rsid w:val="00CC46B6"/>
    <w:rsid w:val="00CC6824"/>
    <w:rsid w:val="00CC6D95"/>
    <w:rsid w:val="00CC7176"/>
    <w:rsid w:val="00CC78BE"/>
    <w:rsid w:val="00CD02C6"/>
    <w:rsid w:val="00CD0D47"/>
    <w:rsid w:val="00CD38E1"/>
    <w:rsid w:val="00CD3EE9"/>
    <w:rsid w:val="00CD4712"/>
    <w:rsid w:val="00CE00BB"/>
    <w:rsid w:val="00CE145D"/>
    <w:rsid w:val="00CE4ECF"/>
    <w:rsid w:val="00CE615D"/>
    <w:rsid w:val="00CF036D"/>
    <w:rsid w:val="00CF0519"/>
    <w:rsid w:val="00CF49D0"/>
    <w:rsid w:val="00CF57F3"/>
    <w:rsid w:val="00CF661E"/>
    <w:rsid w:val="00D00036"/>
    <w:rsid w:val="00D010DE"/>
    <w:rsid w:val="00D02158"/>
    <w:rsid w:val="00D101DC"/>
    <w:rsid w:val="00D108C4"/>
    <w:rsid w:val="00D10F1A"/>
    <w:rsid w:val="00D117CE"/>
    <w:rsid w:val="00D12BEA"/>
    <w:rsid w:val="00D14096"/>
    <w:rsid w:val="00D15399"/>
    <w:rsid w:val="00D23989"/>
    <w:rsid w:val="00D256F2"/>
    <w:rsid w:val="00D258CD"/>
    <w:rsid w:val="00D30ABB"/>
    <w:rsid w:val="00D33BB9"/>
    <w:rsid w:val="00D34FE7"/>
    <w:rsid w:val="00D363E3"/>
    <w:rsid w:val="00D36B24"/>
    <w:rsid w:val="00D36B97"/>
    <w:rsid w:val="00D36FDB"/>
    <w:rsid w:val="00D40A9B"/>
    <w:rsid w:val="00D40C28"/>
    <w:rsid w:val="00D41B6F"/>
    <w:rsid w:val="00D423C3"/>
    <w:rsid w:val="00D4376E"/>
    <w:rsid w:val="00D43D84"/>
    <w:rsid w:val="00D522B6"/>
    <w:rsid w:val="00D52464"/>
    <w:rsid w:val="00D52716"/>
    <w:rsid w:val="00D53B6B"/>
    <w:rsid w:val="00D544DA"/>
    <w:rsid w:val="00D570F5"/>
    <w:rsid w:val="00D6215D"/>
    <w:rsid w:val="00D63E3E"/>
    <w:rsid w:val="00D71054"/>
    <w:rsid w:val="00D72719"/>
    <w:rsid w:val="00D73CDE"/>
    <w:rsid w:val="00D8186B"/>
    <w:rsid w:val="00D836E3"/>
    <w:rsid w:val="00D848EC"/>
    <w:rsid w:val="00D910AE"/>
    <w:rsid w:val="00D91405"/>
    <w:rsid w:val="00D91A34"/>
    <w:rsid w:val="00D9300B"/>
    <w:rsid w:val="00D93875"/>
    <w:rsid w:val="00D93AD8"/>
    <w:rsid w:val="00DA02FA"/>
    <w:rsid w:val="00DA1412"/>
    <w:rsid w:val="00DA3BFC"/>
    <w:rsid w:val="00DA3DD7"/>
    <w:rsid w:val="00DA4433"/>
    <w:rsid w:val="00DB435A"/>
    <w:rsid w:val="00DB516C"/>
    <w:rsid w:val="00DB5591"/>
    <w:rsid w:val="00DB70E4"/>
    <w:rsid w:val="00DC0FB8"/>
    <w:rsid w:val="00DC2474"/>
    <w:rsid w:val="00DC2886"/>
    <w:rsid w:val="00DC62DF"/>
    <w:rsid w:val="00DD1B00"/>
    <w:rsid w:val="00DD322B"/>
    <w:rsid w:val="00DE233D"/>
    <w:rsid w:val="00DE3ADA"/>
    <w:rsid w:val="00DE6C0F"/>
    <w:rsid w:val="00DE711A"/>
    <w:rsid w:val="00DE7D71"/>
    <w:rsid w:val="00DF0011"/>
    <w:rsid w:val="00DF6206"/>
    <w:rsid w:val="00E00A6D"/>
    <w:rsid w:val="00E101B6"/>
    <w:rsid w:val="00E10C28"/>
    <w:rsid w:val="00E11BF7"/>
    <w:rsid w:val="00E127BC"/>
    <w:rsid w:val="00E1476F"/>
    <w:rsid w:val="00E150BA"/>
    <w:rsid w:val="00E20851"/>
    <w:rsid w:val="00E22C3F"/>
    <w:rsid w:val="00E234A9"/>
    <w:rsid w:val="00E23559"/>
    <w:rsid w:val="00E24ADE"/>
    <w:rsid w:val="00E31F5F"/>
    <w:rsid w:val="00E338E4"/>
    <w:rsid w:val="00E33D64"/>
    <w:rsid w:val="00E35C46"/>
    <w:rsid w:val="00E420D1"/>
    <w:rsid w:val="00E42F2E"/>
    <w:rsid w:val="00E43F21"/>
    <w:rsid w:val="00E44556"/>
    <w:rsid w:val="00E44A2D"/>
    <w:rsid w:val="00E45CD9"/>
    <w:rsid w:val="00E47D69"/>
    <w:rsid w:val="00E5037D"/>
    <w:rsid w:val="00E54601"/>
    <w:rsid w:val="00E54710"/>
    <w:rsid w:val="00E553E2"/>
    <w:rsid w:val="00E603F1"/>
    <w:rsid w:val="00E61A18"/>
    <w:rsid w:val="00E640E8"/>
    <w:rsid w:val="00E7160D"/>
    <w:rsid w:val="00E71696"/>
    <w:rsid w:val="00E7193C"/>
    <w:rsid w:val="00E76102"/>
    <w:rsid w:val="00E77B74"/>
    <w:rsid w:val="00E82AAA"/>
    <w:rsid w:val="00E9421C"/>
    <w:rsid w:val="00E94F9D"/>
    <w:rsid w:val="00E97DA1"/>
    <w:rsid w:val="00EA2CC5"/>
    <w:rsid w:val="00EA344A"/>
    <w:rsid w:val="00EA3C67"/>
    <w:rsid w:val="00EA5CD6"/>
    <w:rsid w:val="00EB05B2"/>
    <w:rsid w:val="00EB0BB2"/>
    <w:rsid w:val="00EB1114"/>
    <w:rsid w:val="00EB115B"/>
    <w:rsid w:val="00EB1B91"/>
    <w:rsid w:val="00EB331C"/>
    <w:rsid w:val="00EC3D48"/>
    <w:rsid w:val="00ED2CD0"/>
    <w:rsid w:val="00ED40DB"/>
    <w:rsid w:val="00ED4F82"/>
    <w:rsid w:val="00EE1038"/>
    <w:rsid w:val="00EE2E50"/>
    <w:rsid w:val="00EE2EA0"/>
    <w:rsid w:val="00EE60A5"/>
    <w:rsid w:val="00EE6D78"/>
    <w:rsid w:val="00EE727C"/>
    <w:rsid w:val="00EF372F"/>
    <w:rsid w:val="00EF4F5F"/>
    <w:rsid w:val="00EF67CB"/>
    <w:rsid w:val="00EF7DBA"/>
    <w:rsid w:val="00F0024F"/>
    <w:rsid w:val="00F01D63"/>
    <w:rsid w:val="00F04642"/>
    <w:rsid w:val="00F07318"/>
    <w:rsid w:val="00F109A3"/>
    <w:rsid w:val="00F11BDD"/>
    <w:rsid w:val="00F14CB9"/>
    <w:rsid w:val="00F15674"/>
    <w:rsid w:val="00F17295"/>
    <w:rsid w:val="00F2223A"/>
    <w:rsid w:val="00F24215"/>
    <w:rsid w:val="00F25838"/>
    <w:rsid w:val="00F26195"/>
    <w:rsid w:val="00F2783D"/>
    <w:rsid w:val="00F40064"/>
    <w:rsid w:val="00F40EB2"/>
    <w:rsid w:val="00F42C58"/>
    <w:rsid w:val="00F46948"/>
    <w:rsid w:val="00F503C7"/>
    <w:rsid w:val="00F537F8"/>
    <w:rsid w:val="00F60A06"/>
    <w:rsid w:val="00F63DE4"/>
    <w:rsid w:val="00F645CE"/>
    <w:rsid w:val="00F679E3"/>
    <w:rsid w:val="00F70598"/>
    <w:rsid w:val="00F71830"/>
    <w:rsid w:val="00F748D1"/>
    <w:rsid w:val="00F773C9"/>
    <w:rsid w:val="00F80696"/>
    <w:rsid w:val="00F82C4B"/>
    <w:rsid w:val="00F84D67"/>
    <w:rsid w:val="00F85E0E"/>
    <w:rsid w:val="00F91E50"/>
    <w:rsid w:val="00F91F98"/>
    <w:rsid w:val="00F93A67"/>
    <w:rsid w:val="00F9561D"/>
    <w:rsid w:val="00FA12A5"/>
    <w:rsid w:val="00FA30A0"/>
    <w:rsid w:val="00FA31BC"/>
    <w:rsid w:val="00FA5C9B"/>
    <w:rsid w:val="00FA6E99"/>
    <w:rsid w:val="00FB6DA7"/>
    <w:rsid w:val="00FC045F"/>
    <w:rsid w:val="00FC1BDA"/>
    <w:rsid w:val="00FC3C36"/>
    <w:rsid w:val="00FC4BE1"/>
    <w:rsid w:val="00FC4E5A"/>
    <w:rsid w:val="00FD0323"/>
    <w:rsid w:val="00FD13D3"/>
    <w:rsid w:val="00FD2F00"/>
    <w:rsid w:val="00FD2F2B"/>
    <w:rsid w:val="00FD412C"/>
    <w:rsid w:val="00FD4ED6"/>
    <w:rsid w:val="00FD5188"/>
    <w:rsid w:val="00FD71A1"/>
    <w:rsid w:val="00FD78E1"/>
    <w:rsid w:val="00FD78E3"/>
    <w:rsid w:val="00FE1E22"/>
    <w:rsid w:val="00FE2494"/>
    <w:rsid w:val="00FE53F9"/>
    <w:rsid w:val="00FF0855"/>
    <w:rsid w:val="00FF2EA1"/>
    <w:rsid w:val="00FF4FAB"/>
    <w:rsid w:val="00FF77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20D1"/>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stor.org/stable/2095567"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ubsonline.informs.org/doi/abs/10.1287/mnsc.1070.0712"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6</TotalTime>
  <Pages>76</Pages>
  <Words>16681</Words>
  <Characters>95084</Characters>
  <Application>Microsoft Office Word</Application>
  <DocSecurity>0</DocSecurity>
  <Lines>792</Lines>
  <Paragraphs>223</Paragraphs>
  <ScaleCrop>false</ScaleCrop>
  <Company/>
  <LinksUpToDate>false</LinksUpToDate>
  <CharactersWithSpaces>11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985</cp:revision>
  <dcterms:created xsi:type="dcterms:W3CDTF">2025-05-23T05:28:00Z</dcterms:created>
  <dcterms:modified xsi:type="dcterms:W3CDTF">2025-05-28T11:51:00Z</dcterms:modified>
</cp:coreProperties>
</file>